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fldChar w:fldCharType="separate"/>
      </w:r>
      <w:r w:rsidRPr="00261C32">
        <w:rPr>
          <w:noProof/>
        </w:rPr>
        <w:t>(Claxton et al., 2005; NICE, 2008)</w:t>
      </w:r>
      <w:r>
        <w:fldChar w:fldCharType="end"/>
      </w:r>
      <w:r>
        <w:t xml:space="preserve"> This requires producing numerous samples of parameter values used in the model,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261C32" w:rsidRDefault="00261C32" w:rsidP="003D2C1B">
      <w:r>
        <w:t xml:space="preserve">For example, we may have a Markov model where a patient </w:t>
      </w:r>
      <w:r w:rsidR="00623BEB">
        <w:t xml:space="preserve">who at the start of a time cycle begins </w:t>
      </w:r>
      <w:r>
        <w:t xml:space="preserve">in a particular health state could move to any one of four mutually exclusive and exhaustive health states </w:t>
      </w:r>
      <w:r w:rsidR="00623BEB">
        <w:t>by the end of a fixed time period. PSA would therefore need to reflect uncertainty in the transition probabilities for each of these four states, but do so such that the sum of the four probabilities is 1. A modeller may adopt a relatively simple approach to doing this, such as estimating three of the transition probabilities independently, then defining the transition probability of the forth state as equal to one less than the sum of the other three transition probabilities</w:t>
      </w:r>
      <w:r w:rsidR="00587A6D">
        <w:t>. In theory, this approach could produce negative probabilities for this forth state, and so is not statistically sound</w:t>
      </w:r>
      <w:r w:rsidR="00623BEB">
        <w:t xml:space="preserve">. </w:t>
      </w:r>
      <w:r w:rsidR="00587A6D">
        <w:t xml:space="preserve">In this example, a more sophisticated and statistically sound approach would be to estimate all four transition probabilities jointly using a </w:t>
      </w:r>
      <w:proofErr w:type="spellStart"/>
      <w:r w:rsidR="00587A6D">
        <w:t>Dirichlet</w:t>
      </w:r>
      <w:proofErr w:type="spellEnd"/>
      <w:r w:rsidR="00587A6D">
        <w:t xml:space="preserve"> distribution. However, this approach could require more data or additional assumptions.</w:t>
      </w:r>
      <w:r w:rsidR="009041DA">
        <w:t xml:space="preserve"> </w:t>
      </w:r>
      <w:proofErr w:type="gramStart"/>
      <w:r w:rsidR="009041DA">
        <w:t>[EXAMPLES, REFERENCES?!]</w:t>
      </w:r>
      <w:proofErr w:type="gramEnd"/>
    </w:p>
    <w:p w:rsidR="00FB6527" w:rsidRDefault="00587A6D" w:rsidP="003D2C1B">
      <w:r>
        <w:t xml:space="preserve">Another type of relationship that could exist is that two or more variables are monotonically related. By this we mean that for two variables X and Y, though we are uncertain about the true value of X, and uncertain about the true value of Y, we are certain that Y is greater than X. A common example of this would be where a disease has a less severe state, and a more severe state, and </w:t>
      </w:r>
      <w:r w:rsidR="00FB6527">
        <w:t>it would be clinically implausible to assume that the mean health-related quality of life (</w:t>
      </w:r>
      <w:proofErr w:type="spellStart"/>
      <w:r w:rsidR="00FB6527">
        <w:t>HRQoL</w:t>
      </w:r>
      <w:proofErr w:type="spellEnd"/>
      <w:r w:rsidR="00FB6527">
        <w:t xml:space="preserve">) while in the less severe state is less 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1 and 2), where the two variables are sampled independently;</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3, 4, 5 and 6), where draws from independent </w:t>
      </w:r>
      <w:r w:rsidR="001021E8">
        <w:t>distributions are either selectively resampled or replaced with other draws;</w:t>
      </w:r>
    </w:p>
    <w:p w:rsidR="001021E8" w:rsidRDefault="001021E8" w:rsidP="0090309D">
      <w:pPr>
        <w:pStyle w:val="ListParagraph"/>
        <w:numPr>
          <w:ilvl w:val="0"/>
          <w:numId w:val="6"/>
        </w:numPr>
      </w:pPr>
      <w:r>
        <w:rPr>
          <w:b/>
        </w:rPr>
        <w:t>Multivariate model methods</w:t>
      </w:r>
      <w:r>
        <w:t xml:space="preserve"> (methods 7, 8 and 9), where the variables used in the PSA ar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10), where PSA draws for all but one of the variables are produced by adding a draw from a positively bounded distribution onto a draw for another distribution</w:t>
      </w:r>
    </w:p>
    <w:p w:rsidR="009041DA" w:rsidRDefault="006A5E2C" w:rsidP="00975116">
      <w:r>
        <w:lastRenderedPageBreak/>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simulated individual patient data reporting the </w:t>
      </w:r>
      <w:proofErr w:type="spellStart"/>
      <w:r w:rsidR="00CF5DBC">
        <w:t>HRQoL</w:t>
      </w:r>
      <w:proofErr w:type="spellEnd"/>
      <w:r w:rsidR="00CF5DBC">
        <w:t xml:space="preserve"> for thirty patients with a hypothetical disease which could either be in a moderate state or a severe state. For each patient, we have 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 xml:space="preserve">severe state. From the IPD 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6A5E2C" w:rsidRDefault="006A5E2C" w:rsidP="00975116">
      <w:r>
        <w:t xml:space="preserve">The inspiration for this paper was that we have observed authors of economic evaluations relying too heavily on the first two classes of method, which we believe are inadequate for handing monotonicity in this context. [REFERENCES, EXAMPLES]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ho progress from a moderate disease state (Stage 1) to a more severe disease state (Stage 2). </w:t>
      </w:r>
      <w:r w:rsidR="0028566C">
        <w:t xml:space="preserve">Each individual’s </w:t>
      </w:r>
      <w:proofErr w:type="spellStart"/>
      <w:r w:rsidR="0028566C">
        <w:t>HRQoL</w:t>
      </w:r>
      <w:proofErr w:type="spellEnd"/>
      <w:r w:rsidR="0028566C">
        <w:t xml:space="preserve"> in the less severe disease state (U1) and the mere severe disease state (U2) is report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3632F">
        <w:fldChar w:fldCharType="begin"/>
      </w:r>
      <w:r w:rsidR="00DD41F7">
        <w:instrText xml:space="preserve"> REF _Ref338767681 \h </w:instrText>
      </w:r>
      <w:r w:rsidR="0093632F">
        <w:fldChar w:fldCharType="separate"/>
      </w:r>
      <w:r w:rsidR="00DD41F7">
        <w:t xml:space="preserve">Table </w:t>
      </w:r>
      <w:r w:rsidR="00DD41F7">
        <w:rPr>
          <w:noProof/>
        </w:rPr>
        <w:t>1</w:t>
      </w:r>
      <w:r w:rsidR="0093632F">
        <w:fldChar w:fldCharType="end"/>
      </w:r>
      <w:r w:rsidR="00DD41F7">
        <w:t xml:space="preserve">, and the corresponding scatter plot for these data are shown in </w:t>
      </w:r>
      <w:r w:rsidR="0093632F">
        <w:fldChar w:fldCharType="begin"/>
      </w:r>
      <w:r w:rsidR="003B2A39">
        <w:instrText xml:space="preserve"> REF _Ref323290699 \h </w:instrText>
      </w:r>
      <w:r w:rsidR="0093632F">
        <w:fldChar w:fldCharType="separate"/>
      </w:r>
      <w:r w:rsidR="003B2A39">
        <w:t xml:space="preserve">Figure </w:t>
      </w:r>
      <w:r w:rsidR="003B2A39">
        <w:rPr>
          <w:noProof/>
        </w:rPr>
        <w:t>1</w:t>
      </w:r>
      <w:r w:rsidR="0093632F">
        <w:fldChar w:fldCharType="end"/>
      </w:r>
      <w:r w:rsidR="003B2A39">
        <w:t xml:space="preserve">. </w:t>
      </w:r>
    </w:p>
    <w:p w:rsidR="0028566C" w:rsidRDefault="0028566C" w:rsidP="0028566C">
      <w:pPr>
        <w:keepNext/>
      </w:pPr>
      <w:r>
        <w:rPr>
          <w:noProof/>
          <w:lang w:eastAsia="en-GB"/>
        </w:rPr>
        <w:drawing>
          <wp:inline distT="0" distB="0" distL="0" distR="0" wp14:anchorId="3FF51977" wp14:editId="38DEAEA4">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28566C" w:rsidRDefault="0028566C" w:rsidP="0028566C">
      <w:pPr>
        <w:pStyle w:val="Caption"/>
      </w:pPr>
      <w:bookmarkStart w:id="0" w:name="_Ref323290699"/>
      <w:r>
        <w:t xml:space="preserve">Figure </w:t>
      </w:r>
      <w:fldSimple w:instr=" SEQ Figure \* ARABIC ">
        <w:r>
          <w:rPr>
            <w:noProof/>
          </w:rPr>
          <w:t>1</w:t>
        </w:r>
      </w:fldSimple>
      <w:bookmarkEnd w:id="0"/>
      <w:r>
        <w:t xml:space="preserve"> A plot of the simulated individual patient data</w:t>
      </w:r>
    </w:p>
    <w:p w:rsidR="006C78E2" w:rsidRDefault="006C78E2" w:rsidP="006C78E2">
      <w:pPr>
        <w:pStyle w:val="Heading3"/>
      </w:pPr>
      <w:r>
        <w:lastRenderedPageBreak/>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93632F">
        <w:fldChar w:fldCharType="begin"/>
      </w:r>
      <w:r>
        <w:instrText xml:space="preserve"> REF _Ref338767895 \h </w:instrText>
      </w:r>
      <w:r w:rsidR="0093632F">
        <w:fldChar w:fldCharType="separate"/>
      </w:r>
      <w:r>
        <w:t xml:space="preserve">Figure </w:t>
      </w:r>
      <w:r>
        <w:rPr>
          <w:noProof/>
        </w:rPr>
        <w:t>2</w:t>
      </w:r>
      <w:r w:rsidR="0093632F">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t xml:space="preserve">We can see that the two parameters are monotonically related, as no estimate of U1 is less than the corresponding estimate of U2, and so no value crosses the diagonal line. </w:t>
      </w:r>
      <w:r w:rsidR="008C6FB9">
        <w:t xml:space="preserve">We can </w:t>
      </w:r>
      <w:r>
        <w:t xml:space="preserve">also </w:t>
      </w:r>
      <w:r w:rsidR="008C6FB9">
        <w:t xml:space="preserve">see that </w:t>
      </w:r>
      <w:r>
        <w:t>though the two</w:t>
      </w:r>
      <w:r w:rsidR="0028566C">
        <w:t xml:space="preserve"> means are strongly correlated (r= 0.97)</w:t>
      </w:r>
      <w:r>
        <w:t xml:space="preserve"> but not perfectly correlated. Because of this, there is some variability in the differences between the two estimates, U1 – U2. This shows that simply adding E(U1) – E(U2), i.e. 0.60 – 0.55 = 0.05, onto the PSA estimates of U2 to producing corresponding PSA estimates of U1 would not be correct, as it would not accurately represent the uncertainty in the differences between U1 and U2.</w:t>
      </w:r>
    </w:p>
    <w:p w:rsidR="00DD41F7" w:rsidRDefault="00DD41F7" w:rsidP="00DD41F7">
      <w:pPr>
        <w:keepNext/>
      </w:pPr>
      <w:r>
        <w:rPr>
          <w:noProof/>
          <w:lang w:eastAsia="en-GB"/>
        </w:rPr>
        <w:drawing>
          <wp:inline distT="0" distB="0" distL="0" distR="0" wp14:anchorId="51DE9D33" wp14:editId="64417C46">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1" w:name="_Ref338767895"/>
      <w:r>
        <w:t xml:space="preserve">Figure </w:t>
      </w:r>
      <w:r w:rsidR="0093632F">
        <w:fldChar w:fldCharType="begin"/>
      </w:r>
      <w:r>
        <w:instrText xml:space="preserve"> SEQ Figure \* ARABIC </w:instrText>
      </w:r>
      <w:r w:rsidR="0093632F">
        <w:fldChar w:fldCharType="separate"/>
      </w:r>
      <w:r w:rsidR="00524D9D">
        <w:rPr>
          <w:noProof/>
        </w:rPr>
        <w:t>2</w:t>
      </w:r>
      <w:r w:rsidR="0093632F">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3632F">
        <w:fldChar w:fldCharType="begin"/>
      </w:r>
      <w:r>
        <w:instrText xml:space="preserve"> REF _Ref323290936 \h </w:instrText>
      </w:r>
      <w:r w:rsidR="0093632F">
        <w:fldChar w:fldCharType="separate"/>
      </w:r>
      <w:r>
        <w:t xml:space="preserve">Table </w:t>
      </w:r>
      <w:r>
        <w:rPr>
          <w:noProof/>
        </w:rPr>
        <w:t>2</w:t>
      </w:r>
      <w:r w:rsidR="0093632F">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p>
        </w:tc>
        <w:tc>
          <w:tcPr>
            <w:tcW w:w="1559" w:type="dxa"/>
          </w:tcPr>
          <w:p w:rsidR="00900EF8" w:rsidRDefault="00900EF8" w:rsidP="00900EF8">
            <w:r>
              <w:t>0.55</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2" w:name="_Ref323290936"/>
      <w:r>
        <w:t xml:space="preserve">Table </w:t>
      </w:r>
      <w:r w:rsidR="0093632F">
        <w:fldChar w:fldCharType="begin"/>
      </w:r>
      <w:r w:rsidR="00100A52">
        <w:instrText xml:space="preserve"> SEQ Table \* ARABIC </w:instrText>
      </w:r>
      <w:r w:rsidR="0093632F">
        <w:fldChar w:fldCharType="separate"/>
      </w:r>
      <w:r w:rsidR="003A0530">
        <w:rPr>
          <w:noProof/>
        </w:rPr>
        <w:t>2</w:t>
      </w:r>
      <w:r w:rsidR="0093632F">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where M is the 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U1</w:t>
      </w:r>
      <w:r w:rsidR="00573694">
        <w:rPr>
          <w:rFonts w:eastAsiaTheme="minorEastAsia" w:cstheme="minorHAnsi"/>
        </w:rPr>
        <w:t xml:space="preserve"> </w:t>
      </w:r>
      <w:r w:rsidR="00131B0D">
        <w:rPr>
          <w:rFonts w:eastAsiaTheme="minorEastAsia" w:cstheme="minorHAnsi"/>
        </w:rPr>
        <w:t>-</w:t>
      </w:r>
      <w:r w:rsidR="00573694">
        <w:rPr>
          <w:rFonts w:eastAsiaTheme="minorEastAsia" w:cstheme="minorHAnsi"/>
        </w:rPr>
        <w:t xml:space="preserve"> </w:t>
      </w:r>
      <w:r w:rsidR="00131B0D">
        <w:rPr>
          <w:rFonts w:eastAsiaTheme="minorEastAsia" w:cstheme="minorHAnsi"/>
        </w:rPr>
        <w:t xml:space="preserve">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A53CD0">
        <w:t>Methods</w:t>
      </w:r>
    </w:p>
    <w:p w:rsidR="00131B0D" w:rsidRDefault="009143A3" w:rsidP="00131B0D">
      <w:r>
        <w:t xml:space="preserve">The </w:t>
      </w:r>
      <w:r w:rsidR="00131B0D">
        <w:t xml:space="preserve">ten </w:t>
      </w:r>
      <w:r w:rsidR="00A53CD0">
        <w:t xml:space="preserve">methods </w:t>
      </w:r>
      <w:r w:rsidR="00131B0D">
        <w:t xml:space="preserve">considered are described in </w:t>
      </w:r>
      <w:r w:rsidR="0093632F">
        <w:fldChar w:fldCharType="begin"/>
      </w:r>
      <w:r w:rsidR="00131B0D">
        <w:instrText xml:space="preserve"> REF _Ref323291518 \h </w:instrText>
      </w:r>
      <w:r w:rsidR="0093632F">
        <w:fldChar w:fldCharType="separate"/>
      </w:r>
      <w:r w:rsidR="00131B0D">
        <w:t xml:space="preserve">Table </w:t>
      </w:r>
      <w:r w:rsidR="00131B0D">
        <w:rPr>
          <w:noProof/>
        </w:rPr>
        <w:t>2</w:t>
      </w:r>
      <w:r w:rsidR="0093632F">
        <w:fldChar w:fldCharType="end"/>
      </w:r>
      <w:r w:rsidR="00131B0D">
        <w:t>.</w:t>
      </w:r>
      <w:r w:rsidR="00131B0D" w:rsidRPr="00900EF8">
        <w:t xml:space="preserve"> </w:t>
      </w:r>
      <w:r>
        <w:t>Within all approaches we make the simplifying assumption that the summary statistics above relate to normal distributions</w:t>
      </w:r>
      <w:r w:rsidR="00492116">
        <w:t>, rather than other distributions which are constrained to produce utility values within a plausible range, such as 0 to 1 if assuming no worse-than-death health states.</w:t>
      </w:r>
      <w:r w:rsidR="00A53CD0">
        <w:t xml:space="preserve"> This seems reasonable given the extremely small probability that a sampled value of either U1 or U2 would be greater than 1 or less than 0.</w:t>
      </w:r>
      <w:r w:rsidR="006B236F">
        <w:t xml:space="preserve"> </w:t>
      </w:r>
    </w:p>
    <w:p w:rsidR="006B236F" w:rsidRDefault="006B236F" w:rsidP="00131B0D">
      <w:r>
        <w:t xml:space="preserve">All methods were implemented using the R programming language. </w:t>
      </w:r>
      <w:r w:rsidR="0086407B">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86407B">
        <w:fldChar w:fldCharType="separate"/>
      </w:r>
      <w:r w:rsidR="0086407B" w:rsidRPr="0086407B">
        <w:rPr>
          <w:noProof/>
        </w:rPr>
        <w:t>(R Development Core Team, 2011)</w:t>
      </w:r>
      <w:r w:rsidR="0086407B">
        <w:fldChar w:fldCharType="end"/>
      </w:r>
      <w:r w:rsidR="0086407B">
        <w:t xml:space="preserve"> </w:t>
      </w:r>
      <w:r>
        <w:t>The R code, includ</w:t>
      </w:r>
      <w:r w:rsidR="0086407B">
        <w:t xml:space="preserve">ing annotations, is presented on the appendix below.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BE3F5D">
            <w:r>
              <w:t>For each of the M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BE3F5D">
            <w:r>
              <w:t xml:space="preserve">For each of the M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M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M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M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 xml:space="preserve">Stage 3: Check if the value of U1 is less than U2. If it is, </w:t>
            </w:r>
            <w:r>
              <w:lastRenderedPageBreak/>
              <w:t>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M PSA runs: </w:t>
            </w:r>
          </w:p>
          <w:p w:rsidR="00A86571" w:rsidRDefault="00A86571" w:rsidP="00257BA1">
            <w:r>
              <w:t xml:space="preserve">Stage 1: draw first from U2. </w:t>
            </w:r>
          </w:p>
          <w:p w:rsidR="00A86571" w:rsidRDefault="00A86571" w:rsidP="00257BA1">
            <w:r>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A86571" w:rsidRDefault="00A86571" w:rsidP="00464BEF">
            <w:pPr>
              <w:keepNext/>
            </w:pPr>
            <w:r>
              <w:t xml:space="preserve">Use a derived distribution of U1, called </w:t>
            </w:r>
            <w:proofErr w:type="gramStart"/>
            <w:r>
              <w:t>U1</w:t>
            </w:r>
            <w:r w:rsidRPr="00464BEF">
              <w:rPr>
                <w:vertAlign w:val="superscript"/>
              </w:rPr>
              <w:t>(</w:t>
            </w:r>
            <w:proofErr w:type="gramEnd"/>
            <w:r w:rsidRPr="00464BEF">
              <w:rPr>
                <w:vertAlign w:val="superscript"/>
              </w:rPr>
              <w:t>*)</w:t>
            </w:r>
            <w:r>
              <w:t xml:space="preserve">, rather than U1 itself. </w:t>
            </w:r>
          </w:p>
          <w:p w:rsidR="00A86571" w:rsidRPr="00464BEF" w:rsidRDefault="00A86571"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so as to minimise the differences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3" w:name="_Ref323291518"/>
      <w:r>
        <w:t xml:space="preserve">Table </w:t>
      </w:r>
      <w:r w:rsidR="0093632F">
        <w:fldChar w:fldCharType="begin"/>
      </w:r>
      <w:r w:rsidR="00100A52">
        <w:instrText xml:space="preserve"> SEQ Table \* ARABIC </w:instrText>
      </w:r>
      <w:r w:rsidR="0093632F">
        <w:fldChar w:fldCharType="separate"/>
      </w:r>
      <w:r w:rsidR="003A0530">
        <w:rPr>
          <w:noProof/>
        </w:rPr>
        <w:t>3</w:t>
      </w:r>
      <w:r w:rsidR="0093632F">
        <w:rPr>
          <w:noProof/>
        </w:rPr>
        <w:fldChar w:fldCharType="end"/>
      </w:r>
      <w:bookmarkEnd w:id="3"/>
      <w:r>
        <w:t xml:space="preserve"> Summary </w:t>
      </w:r>
      <w:r w:rsidR="003B2A39">
        <w:t xml:space="preserve">of the ten approaches </w:t>
      </w:r>
      <w:r w:rsidR="0064679C">
        <w:t>considered</w:t>
      </w:r>
    </w:p>
    <w:p w:rsidR="0030364B" w:rsidRDefault="00A53CD0" w:rsidP="0030364B">
      <w:pPr>
        <w:pStyle w:val="Heading3"/>
      </w:pPr>
      <w:r>
        <w:t>Naïve methods</w:t>
      </w:r>
    </w:p>
    <w:p w:rsidR="0030364B" w:rsidRDefault="00A53CD0" w:rsidP="00A53CD0">
      <w:r>
        <w:t xml:space="preserve">Methods one and two are both very simple. Method 1,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most of the time. With the data considered here, however, this is not the case, and so the approach is liable to </w:t>
      </w:r>
      <w:r w:rsidR="006B236F">
        <w:t xml:space="preserve">produce erroneous samples. Method 2 is also frequently used in economic evaluations [references?], and simply involves using the same random number stream when drawing from both the U1 and U2 distributions. Method 2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lastRenderedPageBreak/>
        <w:t>Resampling and replacement methods</w:t>
      </w:r>
    </w:p>
    <w:p w:rsidR="008E0F30" w:rsidRDefault="0086407B" w:rsidP="0086407B">
      <w:r>
        <w:t xml:space="preserve">Methods 3, 4, 5 and 6 are also commonly used in economic models, as they are relatively simple to implement. </w:t>
      </w:r>
      <w:r w:rsidRPr="008E0F30">
        <w:rPr>
          <w:highlight w:val="yellow"/>
        </w:rPr>
        <w:t>[References!?]</w:t>
      </w:r>
      <w:r>
        <w:t xml:space="preserve">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other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5 and 6,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commentRangeStart w:id="4"/>
      <w:r>
        <w:t>There are theoretical reasons to be concerned with both of these types of method. The replacement methods can be assumed to produce biased estimates of the mean value</w:t>
      </w:r>
      <w:r w:rsidR="009D4C8F">
        <w:t xml:space="preserve">. </w:t>
      </w:r>
      <w:r w:rsidR="003620BF">
        <w:t xml:space="preserve">This is because they effectively involve ‘stacking’ the probabilities of all values below (or above) threshold value onto that threshold, e.g. </w:t>
      </w:r>
      <w:r w:rsidR="00DC38DD">
        <w:t>i</w:t>
      </w:r>
      <w:r w:rsidR="003620BF">
        <w:t xml:space="preserve">f the threshold is 0.2, then the probability of realising a value of 0.2 is equivalent to the probability of getting all values up to 0.2. Doing this shifts the centre of the probability density function, and so the expected value of the distribution. </w:t>
      </w:r>
      <w:r w:rsidR="00DC38DD">
        <w:t xml:space="preserve">The resampling methods can also assumed to produce biased means, but with an opposite direction of effect. Like the replacement methods, it sets the probability of realising values below (or above) a threshold value to 0, but unlike the replacement method the probability of realising the threshold value is not increased. Instead, because the total probability of realising a value must equal 1, the probability of realising a value above (or below) the threshold must increase. This is somewhat analogous to comparing the distribution of distances from a starting point a ball lands on the ground after being thrown in an open space, compared with if the ball </w:t>
      </w:r>
      <w:r w:rsidR="004B2A9B">
        <w:t xml:space="preserve">were thrown towards a vertical wall, which it will bounce against if it hits. </w:t>
      </w:r>
      <w:commentRangeEnd w:id="4"/>
      <w:r w:rsidR="004B2A9B">
        <w:rPr>
          <w:rStyle w:val="CommentReference"/>
        </w:rPr>
        <w:commentReference w:id="4"/>
      </w:r>
    </w:p>
    <w:p w:rsidR="00F61C10" w:rsidRDefault="004B2A9B" w:rsidP="00F61C10">
      <w:pPr>
        <w:pStyle w:val="Heading3"/>
      </w:pPr>
      <w:r>
        <w:t>Multivariate model methods</w:t>
      </w:r>
    </w:p>
    <w:p w:rsidR="00AA771D" w:rsidRDefault="004B2A9B" w:rsidP="0030364B">
      <w:r>
        <w:t>Methods 7, 8 and 9</w:t>
      </w:r>
      <w:r w:rsidR="00E36AFD">
        <w:t xml:space="preserve"> </w:t>
      </w:r>
      <w:r w:rsidR="00F61C10">
        <w:t xml:space="preserve">each involve selecting covariances on the basis either of the variances presented in the summary statistics for U1 and U2, </w:t>
      </w:r>
      <w:r w:rsidR="00A2397C">
        <w:t>or on whether monotonicity is mai</w:t>
      </w:r>
      <w:r w:rsidR="00573694">
        <w:t xml:space="preserve">ntained on all runs of the PSA. Method </w:t>
      </w:r>
      <w:r>
        <w:t xml:space="preserve">7 </w:t>
      </w:r>
      <w:r w:rsidR="00573694">
        <w:t>involves setting the covariance between U1 and U2 to the average of the individual varianc</w:t>
      </w:r>
      <w:r w:rsidR="00AA771D">
        <w:t xml:space="preserve">es of the means (AIVM). Method </w:t>
      </w:r>
      <w:r>
        <w:t>8</w:t>
      </w:r>
      <w:r w:rsidR="00AA771D">
        <w:t xml:space="preserve"> involves setting the covariance to such a value that no PSA draws violate the monotonicity assumption, subject to the constraint that the covariance is also greater than AIVM. For method </w:t>
      </w:r>
      <w:r>
        <w:t>9</w:t>
      </w:r>
      <w:r w:rsidR="00AA771D">
        <w:t xml:space="preserve">, the covariance is also set such that no PSA draws violate the monotonicity assumption, but this time subject to the constraint that the covariance is also less than the AIVM. </w:t>
      </w:r>
    </w:p>
    <w:p w:rsidR="00A2397C" w:rsidRDefault="00AA771D" w:rsidP="0030364B">
      <w:r>
        <w:t>Another logical constraint also applies to all three methods. This is that the covariances cannot imply a correlation of greater than 1.</w:t>
      </w:r>
      <w:r w:rsidR="00A2397C">
        <w:t xml:space="preserve"> </w:t>
      </w:r>
      <w:r w:rsidR="00AE2C7F">
        <w:t>The</w:t>
      </w:r>
      <w:r w:rsidR="00A2397C">
        <w:t xml:space="preserve"> correlation of two random variables X and Y is defined as follows:</w:t>
      </w:r>
    </w:p>
    <w:p w:rsidR="00A2397C" w:rsidRDefault="00CD6B12"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t>This constrain</w:t>
      </w:r>
      <w:r w:rsidR="00E36AFD">
        <w:rPr>
          <w:rFonts w:eastAsiaTheme="minorEastAsia" w:cstheme="minorHAnsi"/>
        </w:rPr>
        <w:t>t</w:t>
      </w:r>
      <w:r>
        <w:rPr>
          <w:rFonts w:eastAsiaTheme="minorEastAsia" w:cstheme="minorHAnsi"/>
        </w:rPr>
        <w:t xml:space="preserve"> also </w:t>
      </w:r>
      <w:r w:rsidR="00AA771D">
        <w:rPr>
          <w:rFonts w:eastAsiaTheme="minorEastAsia" w:cstheme="minorHAnsi"/>
        </w:rPr>
        <w:t xml:space="preserve">places an upper limit on the range of covariances which may be considered in methods </w:t>
      </w:r>
      <w:r w:rsidR="00E36AFD">
        <w:rPr>
          <w:rFonts w:eastAsiaTheme="minorEastAsia" w:cstheme="minorHAnsi"/>
        </w:rPr>
        <w:t>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r w:rsidR="00AA771D">
        <w:rPr>
          <w:rFonts w:eastAsiaTheme="minorEastAsia" w:cstheme="minorHAnsi"/>
        </w:rPr>
        <w:t xml:space="preserve"> </w:t>
      </w:r>
    </w:p>
    <w:p w:rsidR="00AA771D" w:rsidRDefault="00AA771D" w:rsidP="0030364B">
      <w:pPr>
        <w:rPr>
          <w:rFonts w:eastAsiaTheme="minorEastAsia" w:cstheme="minorHAnsi"/>
        </w:rPr>
      </w:pPr>
      <w:r>
        <w:rPr>
          <w:rFonts w:eastAsiaTheme="minorEastAsia" w:cstheme="minorHAnsi"/>
        </w:rPr>
        <w:lastRenderedPageBreak/>
        <w:t xml:space="preserve">The R code used to implement methods seven, eight and nine </w:t>
      </w:r>
      <w:proofErr w:type="gramStart"/>
      <w:r>
        <w:rPr>
          <w:rFonts w:eastAsiaTheme="minorEastAsia" w:cstheme="minorHAnsi"/>
        </w:rPr>
        <w:t>is</w:t>
      </w:r>
      <w:proofErr w:type="gramEnd"/>
      <w:r>
        <w:rPr>
          <w:rFonts w:eastAsiaTheme="minorEastAsia" w:cstheme="minorHAnsi"/>
        </w:rPr>
        <w:t xml:space="preserve"> presented in the appendix. </w:t>
      </w:r>
    </w:p>
    <w:p w:rsidR="00D758FB" w:rsidRDefault="004B2A9B" w:rsidP="00D758FB">
      <w:pPr>
        <w:pStyle w:val="Heading3"/>
      </w:pPr>
      <w:r>
        <w:t>Difference model methods</w:t>
      </w:r>
    </w:p>
    <w:p w:rsidR="00AA771D" w:rsidRDefault="00920908" w:rsidP="00D758FB">
      <w:r>
        <w:t xml:space="preserve">Within </w:t>
      </w:r>
      <w:r w:rsidR="00AA771D">
        <w:t xml:space="preserve">method </w:t>
      </w:r>
      <w:r w:rsidR="004B2A9B">
        <w:t>10</w:t>
      </w:r>
      <w:r>
        <w:t>, instead of the independent distribution U1 being used directly in the PSA, it is used indirectly, in order to produce an alternative sampling distribution U1*. This alternative distribution should produce a similar distribution of values to U1, without biased means or standard deviations, but also should ensure strict monotonicity. We do this by defining</w:t>
      </w:r>
      <w:r w:rsidR="00AA771D">
        <w:t>:</w:t>
      </w:r>
    </w:p>
    <w:p w:rsidR="00920908" w:rsidRDefault="00AA771D" w:rsidP="00AA771D">
      <w:pPr>
        <w:jc w:val="center"/>
      </w:pPr>
      <m:oMathPara>
        <m:oMath>
          <m:r>
            <w:rPr>
              <w:rFonts w:ascii="Cambria Math" w:hAnsi="Cambria Math"/>
            </w:rPr>
            <m:t>U1* ≡U2+ ∆</m:t>
          </m:r>
        </m:oMath>
      </m:oMathPara>
    </w:p>
    <w:p w:rsidR="00AA771D" w:rsidRDefault="00AA771D" w:rsidP="00D758FB">
      <w:pPr>
        <w:rPr>
          <w:rFonts w:cstheme="minorHAnsi"/>
        </w:rPr>
      </w:pPr>
      <m:oMathPara>
        <m:oMath>
          <m:r>
            <w:rPr>
              <w:rFonts w:ascii="Cambria Math" w:hAnsi="Cambria Math" w:cstheme="minorHAnsi"/>
            </w:rPr>
            <m:t>∆ ~ Beta(a, b)</m:t>
          </m:r>
        </m:oMath>
      </m:oMathPara>
    </w:p>
    <w:p w:rsidR="004D6DDF" w:rsidRDefault="00920908" w:rsidP="00D758FB">
      <w:pPr>
        <w:rPr>
          <w:rFonts w:cstheme="minorHAnsi"/>
        </w:rPr>
      </w:pPr>
      <w:r>
        <w:rPr>
          <w:rFonts w:cstheme="minorHAnsi"/>
        </w:rPr>
        <w:t xml:space="preserve">Because Δ is drawn from a Beta distribution, which </w:t>
      </w:r>
      <w:r w:rsidR="004D6DDF">
        <w:rPr>
          <w:rFonts w:cstheme="minorHAnsi"/>
        </w:rPr>
        <w:t xml:space="preserve">can only produce values between 0 and 1 inclusive, we know that the monotonicity condition is satisfied because Δ would have to be negative in order for U1* to be less than U2. </w:t>
      </w:r>
    </w:p>
    <w:p w:rsidR="004D6DDF" w:rsidRDefault="004D6DDF" w:rsidP="00D758FB">
      <w:pPr>
        <w:rPr>
          <w:rFonts w:cstheme="minorHAnsi"/>
        </w:rPr>
      </w:pPr>
      <w:r>
        <w:rPr>
          <w:rFonts w:cstheme="minorHAnsi"/>
        </w:rPr>
        <w:t>In order to ensure that U1* has the same mean value as U1, we define:</w:t>
      </w:r>
    </w:p>
    <w:p w:rsidR="00BC3549" w:rsidRDefault="00652EB0" w:rsidP="004D6DDF">
      <w:pPr>
        <w:rPr>
          <w:rFonts w:cstheme="minorHAnsi"/>
        </w:rPr>
      </w:pPr>
      <m:oMathPara>
        <m:oMath>
          <m:r>
            <w:rPr>
              <w:rFonts w:ascii="Cambria Math" w:hAnsi="Cambria Math" w:cstheme="minorHAnsi"/>
            </w:rPr>
            <m:t>E</m:t>
          </m:r>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E</m:t>
          </m:r>
          <m:d>
            <m:dPr>
              <m:ctrlPr>
                <w:rPr>
                  <w:rFonts w:ascii="Cambria Math" w:hAnsi="Cambria Math" w:cstheme="minorHAnsi"/>
                  <w:i/>
                </w:rPr>
              </m:ctrlPr>
            </m:dPr>
            <m:e>
              <m:r>
                <w:rPr>
                  <w:rFonts w:ascii="Cambria Math" w:hAnsi="Cambria Math" w:cstheme="minorHAnsi"/>
                </w:rPr>
                <m:t>U1-U2</m:t>
              </m:r>
            </m:e>
          </m:d>
          <m:r>
            <w:rPr>
              <w:rFonts w:ascii="Cambria Math" w:hAnsi="Cambria Math" w:cstheme="minorHAnsi"/>
            </w:rPr>
            <m:t>≡ μ</m:t>
          </m:r>
        </m:oMath>
      </m:oMathPara>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hAnsi="Cambria Math" w:cstheme="minorHAnsi"/>
                </w:rPr>
              </m:ctrlPr>
            </m:fPr>
            <m:num>
              <m:r>
                <w:rPr>
                  <w:rFonts w:ascii="Cambria Math" w:cstheme="minorHAnsi"/>
                </w:rPr>
                <m:t>a</m:t>
              </m:r>
            </m:num>
            <m:den>
              <m:r>
                <w:rPr>
                  <w:rFonts w:ascii="Cambria Math" w:cstheme="minorHAnsi"/>
                </w:rPr>
                <m:t>a+b</m:t>
              </m:r>
            </m:den>
          </m:f>
        </m:oMath>
      </m:oMathPara>
    </w:p>
    <w:p w:rsidR="00BC3549" w:rsidRDefault="00652EB0" w:rsidP="00D758FB">
      <w:pPr>
        <w:rPr>
          <w:rFonts w:cstheme="minorHAnsi"/>
        </w:rPr>
      </w:pPr>
      <w:r>
        <w:rPr>
          <w:rFonts w:cstheme="minorHAnsi"/>
        </w:rPr>
        <w:t xml:space="preserve">If we </w:t>
      </w:r>
      <w:proofErr w:type="gramStart"/>
      <w:r>
        <w:rPr>
          <w:rFonts w:cstheme="minorHAnsi"/>
        </w:rPr>
        <w:t xml:space="preserve">define </w:t>
      </w:r>
      <w:proofErr w:type="gramEnd"/>
      <m:oMath>
        <m:r>
          <w:rPr>
            <w:rFonts w:ascii="Cambria Math" w:hAnsi="Cambria Math" w:cstheme="minorHAnsi"/>
          </w:rPr>
          <m:t>N ≡a+b</m:t>
        </m:r>
      </m:oMath>
      <w:r>
        <w:rPr>
          <w:rFonts w:eastAsiaTheme="minorEastAsia" w:cstheme="minorHAnsi"/>
        </w:rPr>
        <w:t xml:space="preserve">, then </w:t>
      </w:r>
      <m:oMath>
        <m:r>
          <w:rPr>
            <w:rFonts w:ascii="Cambria Math" w:eastAsiaTheme="minorEastAsia" w:hAnsi="Cambria Math" w:cstheme="minorHAnsi"/>
          </w:rPr>
          <m:t>a= μN</m:t>
        </m:r>
      </m:oMath>
      <w:r>
        <w:rPr>
          <w:rFonts w:eastAsiaTheme="minorEastAsia" w:cstheme="minorHAnsi"/>
        </w:rPr>
        <w:t xml:space="preserve"> and </w:t>
      </w:r>
      <m:oMath>
        <m:r>
          <w:rPr>
            <w:rFonts w:ascii="Cambria Math" w:eastAsiaTheme="minorEastAsia" w:hAnsi="Cambria Math" w:cstheme="minorHAnsi"/>
          </w:rPr>
          <m:t>b=1-N</m:t>
        </m:r>
      </m:oMath>
      <w:r>
        <w:rPr>
          <w:rFonts w:eastAsiaTheme="minorEastAsia" w:cstheme="minorHAnsi"/>
        </w:rPr>
        <w:t xml:space="preserve">. </w:t>
      </w:r>
      <w:r w:rsidR="00BC3549">
        <w:rPr>
          <w:rFonts w:cstheme="minorHAnsi"/>
        </w:rPr>
        <w:t>We use a numerical optim</w:t>
      </w:r>
      <w:r w:rsidR="00A34793">
        <w:rPr>
          <w:rFonts w:cstheme="minorHAnsi"/>
        </w:rPr>
        <w:t>isation algorithm which searche</w:t>
      </w:r>
      <w:r w:rsidR="00BC3549">
        <w:rPr>
          <w:rFonts w:cstheme="minorHAnsi"/>
        </w:rPr>
        <w:t>s for the optimal value of N</w:t>
      </w:r>
      <w:proofErr w:type="gramStart"/>
      <w:r w:rsidR="00BC3549">
        <w:rPr>
          <w:rFonts w:cstheme="minorHAnsi"/>
        </w:rPr>
        <w:t xml:space="preserve">, </w:t>
      </w:r>
      <w:proofErr w:type="gramEnd"/>
      <m:oMath>
        <m:acc>
          <m:accPr>
            <m:ctrlPr>
              <w:rPr>
                <w:rFonts w:ascii="Cambria Math" w:hAnsi="Cambria Math" w:cstheme="minorHAnsi"/>
                <w:i/>
              </w:rPr>
            </m:ctrlPr>
          </m:accPr>
          <m:e>
            <m:r>
              <w:rPr>
                <w:rFonts w:ascii="Cambria Math" w:hAnsi="Cambria Math" w:cstheme="minorHAnsi"/>
              </w:rPr>
              <m:t>N</m:t>
            </m:r>
          </m:e>
        </m:acc>
      </m:oMath>
      <w:r w:rsidR="00BC3549">
        <w:rPr>
          <w:rFonts w:cstheme="minorHAnsi"/>
        </w:rPr>
        <w:t xml:space="preserve">, subject to </w:t>
      </w:r>
      <w:r w:rsidR="00A34793">
        <w:rPr>
          <w:rFonts w:cstheme="minorHAnsi"/>
        </w:rPr>
        <w:t xml:space="preserve">the above </w:t>
      </w:r>
      <w:r w:rsidR="00BC3549">
        <w:rPr>
          <w:rFonts w:cstheme="minorHAnsi"/>
        </w:rPr>
        <w:t xml:space="preserve">constraints, </w:t>
      </w:r>
      <w:r w:rsidR="00A34793">
        <w:rPr>
          <w:rFonts w:cstheme="minorHAnsi"/>
        </w:rPr>
        <w:t>such that the root mean square (RMS) of the differences in means and standard deviation between U1 and U1* is minimised. I.e. selecting a value of N which satisfies the following condition:</w:t>
      </w:r>
    </w:p>
    <w:p w:rsidR="00A34793" w:rsidRDefault="00A34793" w:rsidP="00652EB0">
      <w:pPr>
        <w:jc w:val="center"/>
        <w:rPr>
          <w:rFonts w:cstheme="minorHAnsi"/>
        </w:rPr>
      </w:pPr>
      <m:oMath>
        <m:r>
          <m:rPr>
            <m:sty m:val="p"/>
          </m:rPr>
          <w:rPr>
            <w:rFonts w:ascii="Cambria Math" w:hAnsi="Cambria Math" w:cstheme="minorHAnsi"/>
          </w:rPr>
          <m:t>min⁡</m:t>
        </m:r>
        <m:r>
          <w:rPr>
            <w:rFonts w:ascii="Cambria Math" w:hAnsi="Cambria Math" w:cstheme="minorHAnsi"/>
          </w:rPr>
          <m:t>(</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652EB0" w:rsidP="00D758FB">
      <w:pPr>
        <w:rPr>
          <w:rFonts w:cstheme="minorHAnsi"/>
        </w:rPr>
      </w:pPr>
      <w:r w:rsidRPr="00652EB0">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is the sample mean of U1, </w:t>
      </w: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U1</m:t>
            </m:r>
          </m:sub>
        </m:sSub>
      </m:oMath>
      <w:r w:rsidRPr="00652EB0">
        <w:rPr>
          <w:rFonts w:eastAsiaTheme="minorEastAsia" w:cstheme="minorHAnsi"/>
        </w:rPr>
        <w:t xml:space="preserve">is the standard error of U1, and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oMath>
      <w:r w:rsidRPr="00652EB0">
        <w:rPr>
          <w:rFonts w:eastAsiaTheme="minorEastAsia" w:cstheme="minorHAnsi"/>
        </w:rPr>
        <w:t xml:space="preserve"> are the corresponding quantities for U1*. </w:t>
      </w:r>
      <w:r w:rsidR="00A34793" w:rsidRPr="00652EB0">
        <w:rPr>
          <w:rFonts w:cstheme="minorHAnsi"/>
        </w:rPr>
        <w:t xml:space="preserve">The R code used to perform this optimisation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 and so they must satisfy the monotonicity condition. These methods are 3, 4, 5, 6 and 10. For methods 7, 8 and 9, which use algorithms to select covariances between parameters, it is possible that for some runs U2 values will occasionally exceed corresponding U1 values, although this may be a rare occurrence. Where violation of monotonicity is possible, modellers should be able to specify what level of monotonicity violation is tolerable. For example, monotonicity violation may be acceptable, so long as it occurs with a frequency of less than 1/10,000. For brevity, methods 3</w:t>
      </w:r>
      <w:proofErr w:type="gramStart"/>
      <w:r>
        <w:t>,4</w:t>
      </w:r>
      <w:proofErr w:type="gramEnd"/>
      <w:r>
        <w:t>, 5, 6, and 10 will be described as satisfying ‘strict monotonicity’; whereas methods 7, 8 and 9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w:t>
      </w:r>
      <w:r>
        <w:lastRenderedPageBreak/>
        <w:t xml:space="preserve">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A4F6E">
        <w:fldChar w:fldCharType="begin"/>
      </w:r>
      <w:r w:rsidR="009A4F6E">
        <w:instrText xml:space="preserve"> REF _Ref338767895 \h </w:instrText>
      </w:r>
      <w:r w:rsidR="009A4F6E">
        <w:fldChar w:fldCharType="separate"/>
      </w:r>
      <w:r w:rsidR="009A4F6E">
        <w:t xml:space="preserve">Figure </w:t>
      </w:r>
      <w:r w:rsidR="009A4F6E">
        <w:rPr>
          <w:noProof/>
        </w:rPr>
        <w:t>2</w:t>
      </w:r>
      <w:r w:rsidR="009A4F6E">
        <w:fldChar w:fldCharType="end"/>
      </w:r>
      <w:r>
        <w:t xml:space="preserve">, and so the joint patterns of scatter produced by each method can easily be compared with </w:t>
      </w:r>
      <w:r>
        <w:fldChar w:fldCharType="begin"/>
      </w:r>
      <w:r>
        <w:instrText xml:space="preserve"> REF _Ref338767895 \h </w:instrText>
      </w:r>
      <w:r>
        <w:fldChar w:fldCharType="separate"/>
      </w:r>
      <w:r>
        <w:t xml:space="preserve">Figure </w:t>
      </w:r>
      <w:r>
        <w:rPr>
          <w:noProof/>
        </w:rPr>
        <w:t>2</w:t>
      </w:r>
      <w:r>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4B2A9B">
        <w:t xml:space="preserve">This comparison is facilitated by using violin plots, which are similar to box plots but also present kernel density estimates of distributions of the type presented in </w:t>
      </w:r>
      <w:r w:rsidR="004B2A9B">
        <w:fldChar w:fldCharType="begin"/>
      </w:r>
      <w:r w:rsidR="004B2A9B">
        <w:instrText xml:space="preserve"> REF _Ref340230165 \h </w:instrText>
      </w:r>
      <w:r w:rsidR="004B2A9B">
        <w:fldChar w:fldCharType="separate"/>
      </w:r>
      <w:r w:rsidR="004B2A9B">
        <w:t xml:space="preserve">Figure </w:t>
      </w:r>
      <w:r w:rsidR="004B2A9B">
        <w:rPr>
          <w:noProof/>
        </w:rPr>
        <w:t>3</w:t>
      </w:r>
      <w:r w:rsidR="004B2A9B">
        <w:fldChar w:fldCharType="end"/>
      </w:r>
      <w:r w:rsidR="004B2A9B">
        <w:t>.</w:t>
      </w:r>
      <w:r w:rsidR="004B2A9B">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4B2A9B">
        <w:fldChar w:fldCharType="separate"/>
      </w:r>
      <w:r w:rsidR="004B2A9B" w:rsidRPr="00264F0F">
        <w:rPr>
          <w:noProof/>
        </w:rPr>
        <w:t>(</w:t>
      </w:r>
      <w:proofErr w:type="spellStart"/>
      <w:r w:rsidR="004B2A9B" w:rsidRPr="00264F0F">
        <w:rPr>
          <w:noProof/>
        </w:rPr>
        <w:t>Hintze</w:t>
      </w:r>
      <w:proofErr w:type="spellEnd"/>
      <w:r w:rsidR="004B2A9B" w:rsidRPr="00264F0F">
        <w:rPr>
          <w:noProof/>
        </w:rPr>
        <w:t xml:space="preserve"> &amp; Nelson, 1998)</w:t>
      </w:r>
      <w:r w:rsidR="004B2A9B">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each of these three quantities. </w:t>
      </w:r>
    </w:p>
    <w:p w:rsidR="00430AB7" w:rsidRDefault="009A4F6E" w:rsidP="00430AB7">
      <w:pPr>
        <w:pStyle w:val="Heading2"/>
      </w:pPr>
      <w:r>
        <w:t>Results</w:t>
      </w:r>
    </w:p>
    <w:p w:rsidR="0064679C" w:rsidRDefault="00C52573" w:rsidP="0064679C">
      <w:pPr>
        <w:pStyle w:val="Heading3"/>
      </w:pPr>
      <w:r>
        <w:t>Parameterisation of methods 7-9</w:t>
      </w:r>
    </w:p>
    <w:p w:rsidR="00E36AFD" w:rsidRDefault="000A6FF5" w:rsidP="00C52573">
      <w:r>
        <w:t xml:space="preserve">For method </w:t>
      </w:r>
      <w:r w:rsidR="00C80149">
        <w:t>seven</w:t>
      </w:r>
      <w:r>
        <w:t xml:space="preserve">, the variance associated with the standard errors of both U1 and U2 are 0.000504 to three significant figures, and so the AIVM is also 0.000504. The product of the standard errors of U1 and U2 is also </w:t>
      </w:r>
      <w:r w:rsidR="00E36AFD">
        <w:t>0.0</w:t>
      </w:r>
      <w:r w:rsidR="00C80149">
        <w:t>0</w:t>
      </w:r>
      <w:r w:rsidR="00E36AFD">
        <w:t xml:space="preserve">0504 to this many significant figures. This product defines the covariance which implies a correlation of 1, and so the upper bound of the covariance that can be set. This means that method </w:t>
      </w:r>
      <w:r w:rsidR="00D36589">
        <w:t>seven</w:t>
      </w:r>
      <w:r w:rsidR="00E36AFD">
        <w:t xml:space="preserve"> is simply equivalent to setting the correlation between the means of U1 and U2 to 1. </w:t>
      </w:r>
      <w:r w:rsidR="00C80149">
        <w:t xml:space="preserve"> This also means that in this example method seven and method eight are identical. </w:t>
      </w:r>
    </w:p>
    <w:p w:rsidR="00C52573" w:rsidRDefault="00E36AFD" w:rsidP="00C52573">
      <w:r>
        <w:t xml:space="preserve">For method </w:t>
      </w:r>
      <w:r w:rsidR="00D36589">
        <w:t>eight</w:t>
      </w:r>
      <w:r>
        <w:t>, which forces a covariance of 0.00504, implying a correlation of 1, was also identified</w:t>
      </w:r>
      <w:r w:rsidR="005703A1">
        <w:t xml:space="preserve">, as method </w:t>
      </w:r>
      <w:r w:rsidR="00D36589">
        <w:t>eight</w:t>
      </w:r>
      <w:r w:rsidR="005703A1">
        <w:t xml:space="preserve"> uses the covariance value from method </w:t>
      </w:r>
      <w:r w:rsidR="00D36589">
        <w:t>seven</w:t>
      </w:r>
      <w:r w:rsidR="005703A1">
        <w:t xml:space="preserve"> as its upper bound, and as this value already implies a correlation of 1 it cannot be any higher</w:t>
      </w:r>
      <w:r>
        <w:t xml:space="preserve">. For method </w:t>
      </w:r>
      <w:r w:rsidR="00D36589">
        <w:t>nine</w:t>
      </w:r>
      <w:r>
        <w:t xml:space="preserve">, however, which </w:t>
      </w:r>
      <w:r w:rsidR="005703A1">
        <w:t xml:space="preserve">uses a covariance of 0 as its lower bound, a </w:t>
      </w:r>
      <w:r w:rsidR="00C9346B">
        <w:t>covariance of 0.00038</w:t>
      </w:r>
      <w:r w:rsidR="00C80149">
        <w:t>0</w:t>
      </w:r>
      <w:r w:rsidR="006C78E2">
        <w:t xml:space="preserve"> was identified</w:t>
      </w:r>
      <w:r w:rsidR="00C9346B">
        <w:t xml:space="preserve">, implying a correlation of 0.754. </w:t>
      </w:r>
    </w:p>
    <w:p w:rsidR="00C52573" w:rsidRDefault="00C52573" w:rsidP="00C52573">
      <w:pPr>
        <w:pStyle w:val="Heading3"/>
      </w:pPr>
      <w:r>
        <w:lastRenderedPageBreak/>
        <w:t xml:space="preserve">Parameterisation of method </w:t>
      </w:r>
      <w:r w:rsidR="00D36589">
        <w:t>ten</w:t>
      </w:r>
    </w:p>
    <w:p w:rsidR="00B73EB8" w:rsidRDefault="00C51E4E" w:rsidP="00C9346B">
      <w:pPr>
        <w:keepNext/>
      </w:pPr>
      <w:r>
        <w:t>The optimisation routine selected an N value of 1925.</w:t>
      </w:r>
      <w:r w:rsidR="00B73EB8">
        <w:t xml:space="preserve">72, producing Beta </w:t>
      </w:r>
      <w:r w:rsidR="006C78E2">
        <w:t xml:space="preserve">parameters </w:t>
      </w:r>
      <w:r w:rsidR="00B73EB8">
        <w:t xml:space="preserve">a = 96.86, </w:t>
      </w:r>
      <w:r w:rsidR="006C78E2">
        <w:t xml:space="preserve">and </w:t>
      </w:r>
      <w:r w:rsidR="00B73EB8">
        <w:t xml:space="preserve">b =1828.87. </w:t>
      </w:r>
      <w:r w:rsidR="00DC700E">
        <w:fldChar w:fldCharType="begin"/>
      </w:r>
      <w:r w:rsidR="00DC700E">
        <w:instrText xml:space="preserve"> REF _Ref340230165 \h </w:instrText>
      </w:r>
      <w:r w:rsidR="00DC700E">
        <w:fldChar w:fldCharType="separate"/>
      </w:r>
      <w:r w:rsidR="00DC700E">
        <w:t xml:space="preserve">Figure </w:t>
      </w:r>
      <w:r w:rsidR="00DC700E">
        <w:rPr>
          <w:noProof/>
        </w:rPr>
        <w:t>3</w:t>
      </w:r>
      <w:r w:rsidR="00DC700E">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CD6B12" w:rsidP="00B73EB8">
      <w:pPr>
        <w:keepNext/>
      </w:pPr>
      <w:r>
        <w:rPr>
          <w:noProof/>
          <w:lang w:eastAsia="en-GB"/>
        </w:rPr>
        <w:drawing>
          <wp:inline distT="0" distB="0" distL="0" distR="0">
            <wp:extent cx="4762500" cy="4762500"/>
            <wp:effectExtent l="0" t="0" r="0" b="0"/>
            <wp:docPr id="1" name="Picture 1"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5" w:name="_Ref340230165"/>
      <w:r>
        <w:t xml:space="preserve">Figure </w:t>
      </w:r>
      <w:fldSimple w:instr=" SEQ Figure \* ARABIC ">
        <w:r w:rsidR="00524D9D">
          <w:rPr>
            <w:noProof/>
          </w:rPr>
          <w:t>3</w:t>
        </w:r>
      </w:fldSimple>
      <w:bookmarkEnd w:id="5"/>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9D6F8F" w:rsidRDefault="00D36589" w:rsidP="00072341">
      <w:r>
        <w:fldChar w:fldCharType="begin"/>
      </w:r>
      <w:r>
        <w:instrText xml:space="preserve"> REF _Ref340239153 \h </w:instrText>
      </w:r>
      <w:r>
        <w:fldChar w:fldCharType="separate"/>
      </w:r>
      <w:r>
        <w:t xml:space="preserve">Figure </w:t>
      </w:r>
      <w:r>
        <w:rPr>
          <w:noProof/>
        </w:rPr>
        <w:t>4</w:t>
      </w:r>
      <w:r>
        <w:fldChar w:fldCharType="end"/>
      </w:r>
      <w:r>
        <w:t xml:space="preserve"> to </w:t>
      </w:r>
      <w:r>
        <w:fldChar w:fldCharType="begin"/>
      </w:r>
      <w:r>
        <w:instrText xml:space="preserve"> REF _Ref340239157 \h </w:instrText>
      </w:r>
      <w:r>
        <w:fldChar w:fldCharType="separate"/>
      </w:r>
      <w:r>
        <w:t xml:space="preserve">Figure </w:t>
      </w:r>
      <w:r>
        <w:rPr>
          <w:noProof/>
        </w:rPr>
        <w:t>13</w:t>
      </w:r>
      <w:r>
        <w:fldChar w:fldCharType="end"/>
      </w:r>
      <w:r>
        <w:t xml:space="preserve"> </w:t>
      </w:r>
      <w:r w:rsidR="00072341">
        <w:t xml:space="preserve">present the scatter of the PSA produced by each of the methods </w:t>
      </w:r>
      <w:r>
        <w:t>one to ten</w:t>
      </w:r>
      <w:r w:rsidR="00072341">
        <w:t xml:space="preserve">. </w:t>
      </w:r>
    </w:p>
    <w:p w:rsidR="009D6F8F" w:rsidRDefault="009D6F8F" w:rsidP="00072341">
      <w:r>
        <w:t>[Because, in this example, methods seven and eight are directly equivalent, they are represented by a single scatterplot, Figure X]</w:t>
      </w:r>
    </w:p>
    <w:p w:rsidR="00072341" w:rsidRDefault="00D36589" w:rsidP="00072341">
      <w:r>
        <w:fldChar w:fldCharType="begin"/>
      </w:r>
      <w:r>
        <w:instrText xml:space="preserve"> REF _Ref338767895 \h </w:instrText>
      </w:r>
      <w:r>
        <w:fldChar w:fldCharType="separate"/>
      </w:r>
      <w:r>
        <w:t xml:space="preserve">Figure </w:t>
      </w:r>
      <w:r>
        <w:rPr>
          <w:noProof/>
        </w:rPr>
        <w:t>2</w:t>
      </w:r>
      <w:r>
        <w:fldChar w:fldCharType="end"/>
      </w:r>
      <w:r w:rsidR="00072341">
        <w:t xml:space="preserve"> shows the corresponding scatter produced from the bootstrapped PSA. The diagonal line indicates parity between corresponding draws of U1 and U2. </w:t>
      </w:r>
      <w:r w:rsidR="00E2131D">
        <w:t>Scatter above this diagonal line shows that some proportion of the draws produced by the method violate the monotonicity assumption.</w:t>
      </w:r>
      <w:r w:rsidR="00072341">
        <w:t xml:space="preserve"> A good method should be able to produce a similar pattern of scatter given the aggregate data as the bootstrapped method is able to produce using the IPD. </w:t>
      </w:r>
    </w:p>
    <w:p w:rsidR="00E2131D" w:rsidRDefault="00D36589" w:rsidP="00072341">
      <w:r>
        <w:lastRenderedPageBreak/>
        <w:fldChar w:fldCharType="begin"/>
      </w:r>
      <w:r>
        <w:instrText xml:space="preserve"> REF _Ref340239153 \h </w:instrText>
      </w:r>
      <w:r>
        <w:fldChar w:fldCharType="separate"/>
      </w:r>
      <w:r>
        <w:t xml:space="preserve">Figure </w:t>
      </w:r>
      <w:r>
        <w:rPr>
          <w:noProof/>
        </w:rPr>
        <w:t>4</w:t>
      </w:r>
      <w:r>
        <w:fldChar w:fldCharType="end"/>
      </w:r>
      <w:r>
        <w:t xml:space="preserve"> shows the scatterplot for </w:t>
      </w:r>
      <w:r w:rsidR="00E2131D">
        <w:t xml:space="preserve">method </w:t>
      </w:r>
      <w:r>
        <w:t xml:space="preserve">one. This shows some </w:t>
      </w:r>
      <w:r w:rsidR="00E2131D">
        <w:t xml:space="preserve">scatter above the diagonal line, showing that some proportion of the draws violates the monotonicity assumption, highlighting the inadequacy of the approach. All other approaches appear to produce no estimates which violate the monotonicity assumption. </w:t>
      </w:r>
    </w:p>
    <w:p w:rsidR="009579A4" w:rsidRDefault="009579A4" w:rsidP="00072341">
      <w:r>
        <w:t xml:space="preserve">Methods </w:t>
      </w:r>
      <w:r w:rsidR="00D36589">
        <w:t>three (</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t xml:space="preserve">, </w:t>
      </w:r>
      <w:r w:rsidR="00D36589">
        <w:t>four (</w:t>
      </w:r>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t xml:space="preserve"> and </w:t>
      </w:r>
      <w:r w:rsidR="00D36589">
        <w:t>six</w:t>
      </w:r>
      <w:r>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suggest that the </w:t>
      </w:r>
      <w:proofErr w:type="gramStart"/>
      <w:r w:rsidR="00567B8E">
        <w:t xml:space="preserve">methods of ensuring monotonicity </w:t>
      </w:r>
      <w:r w:rsidR="000B5D3F">
        <w:t>is</w:t>
      </w:r>
      <w:proofErr w:type="gramEnd"/>
      <w:r w:rsidR="00567B8E">
        <w:t xml:space="preserv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w:t>
      </w:r>
      <w:r w:rsidR="00D36589">
        <w:t>one (</w:t>
      </w:r>
      <w:r w:rsidR="00D36589">
        <w:fldChar w:fldCharType="begin"/>
      </w:r>
      <w:r w:rsidR="00D36589">
        <w:instrText xml:space="preserve"> REF _Ref340239153 \h </w:instrText>
      </w:r>
      <w:r w:rsidR="00D36589">
        <w:fldChar w:fldCharType="separate"/>
      </w:r>
      <w:r w:rsidR="00D36589">
        <w:t xml:space="preserve">Figure </w:t>
      </w:r>
      <w:r w:rsidR="00D36589">
        <w:rPr>
          <w:noProof/>
        </w:rPr>
        <w:t>4</w:t>
      </w:r>
      <w:r w:rsidR="00D36589">
        <w:fldChar w:fldCharType="end"/>
      </w:r>
      <w:r w:rsidR="00D36589">
        <w:t>)</w:t>
      </w:r>
      <w:r w:rsidR="009579A4">
        <w:t xml:space="preserve">, </w:t>
      </w:r>
      <w:r w:rsidR="00D36589">
        <w:t>three (</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rsidR="009579A4">
        <w:t xml:space="preserve">, </w:t>
      </w:r>
      <w:proofErr w:type="gramStart"/>
      <w:r w:rsidR="00D36589">
        <w:t>four(</w:t>
      </w:r>
      <w:proofErr w:type="gramEnd"/>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rsidR="009579A4">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rsidR="009579A4">
        <w:t xml:space="preserve"> and </w:t>
      </w:r>
      <w:r w:rsidR="00D36589">
        <w:t>six</w:t>
      </w:r>
      <w:r w:rsidR="009579A4">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rsidR="009579A4">
        <w:t xml:space="preserve">all produce uncorrelated scatter that is too wide, indicating the correlation of the PSA estimates is too low. By contrast, methods </w:t>
      </w:r>
      <w:r w:rsidR="00170F06">
        <w:t>two (</w:t>
      </w:r>
      <w:r w:rsidR="00170F06">
        <w:fldChar w:fldCharType="begin"/>
      </w:r>
      <w:r w:rsidR="00170F06">
        <w:instrText xml:space="preserve"> REF _Ref340324602 \h </w:instrText>
      </w:r>
      <w:r w:rsidR="00170F06">
        <w:fldChar w:fldCharType="separate"/>
      </w:r>
      <w:r w:rsidR="00170F06">
        <w:t xml:space="preserve">Figure </w:t>
      </w:r>
      <w:r w:rsidR="00170F06">
        <w:rPr>
          <w:noProof/>
        </w:rPr>
        <w:t>5</w:t>
      </w:r>
      <w:r w:rsidR="00170F06">
        <w:fldChar w:fldCharType="end"/>
      </w:r>
      <w:r w:rsidR="00170F06">
        <w:t>),</w:t>
      </w:r>
      <w:r w:rsidR="009579A4">
        <w:t xml:space="preserve"> </w:t>
      </w:r>
      <w:r w:rsidR="00D36589">
        <w:t>seven</w:t>
      </w:r>
      <w:r w:rsidR="00170F06">
        <w:t xml:space="preserve"> (</w:t>
      </w:r>
      <w:r w:rsidR="00170F06">
        <w:fldChar w:fldCharType="begin"/>
      </w:r>
      <w:r w:rsidR="00170F06">
        <w:instrText xml:space="preserve"> REF _Ref340324617 \h </w:instrText>
      </w:r>
      <w:r w:rsidR="00170F06">
        <w:fldChar w:fldCharType="separate"/>
      </w:r>
      <w:r w:rsidR="00170F06">
        <w:t xml:space="preserve">Figure </w:t>
      </w:r>
      <w:r w:rsidR="00170F06">
        <w:rPr>
          <w:noProof/>
        </w:rPr>
        <w:t>10</w:t>
      </w:r>
      <w:r w:rsidR="00170F06">
        <w:fldChar w:fldCharType="end"/>
      </w:r>
      <w:r w:rsidR="00170F06">
        <w:t>),</w:t>
      </w:r>
      <w:r w:rsidR="009579A4">
        <w:t xml:space="preserve"> </w:t>
      </w:r>
      <w:r w:rsidR="00D36589">
        <w:t xml:space="preserve">and </w:t>
      </w:r>
      <w:proofErr w:type="gramStart"/>
      <w:r w:rsidR="00D36589">
        <w:t>eight</w:t>
      </w:r>
      <w:r w:rsidR="00170F06">
        <w:t>(</w:t>
      </w:r>
      <w:proofErr w:type="gramEnd"/>
      <w:r w:rsidR="00170F06">
        <w:t xml:space="preserve"> </w:t>
      </w:r>
      <w:r w:rsidR="00170F06">
        <w:fldChar w:fldCharType="begin"/>
      </w:r>
      <w:r w:rsidR="00170F06">
        <w:instrText xml:space="preserve"> REF _Ref340324620 \h </w:instrText>
      </w:r>
      <w:r w:rsidR="00170F06">
        <w:fldChar w:fldCharType="separate"/>
      </w:r>
      <w:r w:rsidR="00170F06">
        <w:t xml:space="preserve">Figure </w:t>
      </w:r>
      <w:r w:rsidR="00170F06">
        <w:rPr>
          <w:noProof/>
        </w:rPr>
        <w:t>11</w:t>
      </w:r>
      <w:r w:rsidR="00170F06">
        <w:fldChar w:fldCharType="end"/>
      </w:r>
      <w:r w:rsidR="00170F06">
        <w:t>)</w:t>
      </w:r>
      <w:r w:rsidR="009579A4">
        <w:t xml:space="preserve"> all produce scatter which is too narrow, indicating the correlation estimates are too high. </w:t>
      </w:r>
    </w:p>
    <w:p w:rsidR="009D6F8F" w:rsidRDefault="00072341" w:rsidP="009D6F8F">
      <w:r>
        <w:t xml:space="preserve">We see from the scatter that method </w:t>
      </w:r>
      <w:r w:rsidR="00D36589">
        <w:t>ten</w:t>
      </w:r>
      <w:r>
        <w:t xml:space="preserve"> </w:t>
      </w:r>
      <w:r w:rsidR="00170F06">
        <w:t>(</w:t>
      </w:r>
      <w:r w:rsidR="00170F06">
        <w:fldChar w:fldCharType="begin"/>
      </w:r>
      <w:r w:rsidR="00170F06">
        <w:instrText xml:space="preserve"> REF _Ref340324612 \h </w:instrText>
      </w:r>
      <w:r w:rsidR="00170F06">
        <w:fldChar w:fldCharType="separate"/>
      </w:r>
      <w:r w:rsidR="00170F06">
        <w:t xml:space="preserve">Figure </w:t>
      </w:r>
      <w:r w:rsidR="00170F06">
        <w:rPr>
          <w:noProof/>
        </w:rPr>
        <w:t>9</w:t>
      </w:r>
      <w:r w:rsidR="00170F06">
        <w:fldChar w:fldCharType="end"/>
      </w:r>
      <w:r w:rsidR="00170F06">
        <w:t>)</w:t>
      </w:r>
      <w:r>
        <w:t xml:space="preserve"> and method </w:t>
      </w:r>
      <w:r w:rsidR="00D36589">
        <w:t>nine</w:t>
      </w:r>
      <w:r>
        <w:t xml:space="preserve"> (</w:t>
      </w:r>
      <w:r w:rsidR="00170F06">
        <w:fldChar w:fldCharType="begin"/>
      </w:r>
      <w:r w:rsidR="00170F06">
        <w:instrText xml:space="preserve"> REF _Ref340239157 \h </w:instrText>
      </w:r>
      <w:r w:rsidR="00170F06">
        <w:fldChar w:fldCharType="separate"/>
      </w:r>
      <w:r w:rsidR="00170F06">
        <w:t xml:space="preserve">Figure </w:t>
      </w:r>
      <w:r w:rsidR="00170F06">
        <w:rPr>
          <w:noProof/>
        </w:rPr>
        <w:t>13</w:t>
      </w:r>
      <w:r w:rsidR="00170F06">
        <w:fldChar w:fldCharType="end"/>
      </w:r>
      <w:r>
        <w:t xml:space="preserve">) are both closest in appearance to the bootstrapped scatter, with method 10 exhibiting closer values than method 9. </w:t>
      </w:r>
    </w:p>
    <w:tbl>
      <w:tblPr>
        <w:tblStyle w:val="TableGrid"/>
        <w:tblW w:w="0" w:type="auto"/>
        <w:tblLook w:val="04A0" w:firstRow="1" w:lastRow="0" w:firstColumn="1" w:lastColumn="0" w:noHBand="0" w:noVBand="1"/>
      </w:tblPr>
      <w:tblGrid>
        <w:gridCol w:w="3169"/>
        <w:gridCol w:w="3039"/>
        <w:gridCol w:w="3034"/>
      </w:tblGrid>
      <w:tr w:rsidR="009D6F8F" w:rsidTr="009D6F8F">
        <w:tc>
          <w:tcPr>
            <w:tcW w:w="3510" w:type="dxa"/>
          </w:tcPr>
          <w:p w:rsidR="009D6F8F" w:rsidRDefault="009D6F8F" w:rsidP="00072341">
            <w:r>
              <w:rPr>
                <w:noProof/>
                <w:lang w:eastAsia="en-GB"/>
              </w:rPr>
              <w:drawing>
                <wp:inline distT="0" distB="0" distL="0" distR="0" wp14:anchorId="0F91F26E" wp14:editId="6D0E21D4">
                  <wp:extent cx="1733550" cy="1733550"/>
                  <wp:effectExtent l="0" t="0" r="0" b="0"/>
                  <wp:docPr id="5" name="Picture 5" descr="F:\Google Drive\Monotonicity\Code\R\PSA_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ogle Drive\Monotonicity\Code\R\PSA_m0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35091" cy="1735091"/>
                          </a:xfrm>
                          <a:prstGeom prst="rect">
                            <a:avLst/>
                          </a:prstGeom>
                          <a:noFill/>
                          <a:ln>
                            <a:noFill/>
                          </a:ln>
                        </pic:spPr>
                      </pic:pic>
                    </a:graphicData>
                  </a:graphic>
                </wp:inline>
              </w:drawing>
            </w:r>
          </w:p>
        </w:tc>
        <w:tc>
          <w:tcPr>
            <w:tcW w:w="3544" w:type="dxa"/>
          </w:tcPr>
          <w:p w:rsidR="009D6F8F" w:rsidRDefault="009D6F8F" w:rsidP="00072341">
            <w:r>
              <w:rPr>
                <w:noProof/>
                <w:lang w:eastAsia="en-GB"/>
              </w:rPr>
              <w:drawing>
                <wp:inline distT="0" distB="0" distL="0" distR="0" wp14:anchorId="5234B7E1" wp14:editId="4B7F01F0">
                  <wp:extent cx="1733550" cy="1733550"/>
                  <wp:effectExtent l="0" t="0" r="0" b="0"/>
                  <wp:docPr id="8" name="Picture 8" descr="F:\Google Drive\Monotonicity\Code\R\PSA_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Google Drive\Monotonicity\Code\R\PSA_m0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35091" cy="1735091"/>
                          </a:xfrm>
                          <a:prstGeom prst="rect">
                            <a:avLst/>
                          </a:prstGeom>
                          <a:noFill/>
                          <a:ln>
                            <a:noFill/>
                          </a:ln>
                        </pic:spPr>
                      </pic:pic>
                    </a:graphicData>
                  </a:graphic>
                </wp:inline>
              </w:drawing>
            </w:r>
          </w:p>
        </w:tc>
        <w:tc>
          <w:tcPr>
            <w:tcW w:w="3402" w:type="dxa"/>
          </w:tcPr>
          <w:p w:rsidR="009D6F8F" w:rsidRDefault="009D6F8F" w:rsidP="00072341">
            <w:r>
              <w:rPr>
                <w:noProof/>
                <w:lang w:eastAsia="en-GB"/>
              </w:rPr>
              <w:drawing>
                <wp:inline distT="0" distB="0" distL="0" distR="0" wp14:anchorId="627A2DCD" wp14:editId="043BF49B">
                  <wp:extent cx="1685925" cy="1685925"/>
                  <wp:effectExtent l="0" t="0" r="0" b="0"/>
                  <wp:docPr id="9" name="Picture 9" descr="F:\Google Drive\Monotonicity\Code\R\PSA_m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oogle Drive\Monotonicity\Code\R\PSA_m0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7423" cy="1687423"/>
                          </a:xfrm>
                          <a:prstGeom prst="rect">
                            <a:avLst/>
                          </a:prstGeom>
                          <a:noFill/>
                          <a:ln>
                            <a:noFill/>
                          </a:ln>
                        </pic:spPr>
                      </pic:pic>
                    </a:graphicData>
                  </a:graphic>
                </wp:inline>
              </w:drawing>
            </w:r>
          </w:p>
        </w:tc>
      </w:tr>
      <w:tr w:rsidR="009D6F8F" w:rsidTr="009D6F8F">
        <w:tc>
          <w:tcPr>
            <w:tcW w:w="3510" w:type="dxa"/>
          </w:tcPr>
          <w:p w:rsidR="009D6F8F" w:rsidRDefault="009D6F8F" w:rsidP="00072341">
            <w:r>
              <w:rPr>
                <w:noProof/>
                <w:lang w:eastAsia="en-GB"/>
              </w:rPr>
              <w:drawing>
                <wp:inline distT="0" distB="0" distL="0" distR="0" wp14:anchorId="0B239DB4" wp14:editId="7065A920">
                  <wp:extent cx="1733550" cy="1733550"/>
                  <wp:effectExtent l="0" t="0" r="0" b="0"/>
                  <wp:docPr id="10" name="Picture 10" descr="F:\Google Drive\Monotonicity\Code\R\PSA_m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oogle Drive\Monotonicity\Code\R\PSA_m0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35091" cy="1735091"/>
                          </a:xfrm>
                          <a:prstGeom prst="rect">
                            <a:avLst/>
                          </a:prstGeom>
                          <a:noFill/>
                          <a:ln>
                            <a:noFill/>
                          </a:ln>
                        </pic:spPr>
                      </pic:pic>
                    </a:graphicData>
                  </a:graphic>
                </wp:inline>
              </w:drawing>
            </w:r>
          </w:p>
        </w:tc>
        <w:tc>
          <w:tcPr>
            <w:tcW w:w="3544" w:type="dxa"/>
          </w:tcPr>
          <w:p w:rsidR="009D6F8F" w:rsidRDefault="009D6F8F" w:rsidP="00072341">
            <w:r>
              <w:rPr>
                <w:noProof/>
                <w:lang w:eastAsia="en-GB"/>
              </w:rPr>
              <w:drawing>
                <wp:inline distT="0" distB="0" distL="0" distR="0" wp14:anchorId="07162D4F" wp14:editId="78D4ECC3">
                  <wp:extent cx="1733550" cy="1733550"/>
                  <wp:effectExtent l="0" t="0" r="0" b="0"/>
                  <wp:docPr id="11" name="Picture 11" descr="F:\Google Drive\Monotonicity\Code\R\PSA_m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Google Drive\Monotonicity\Code\R\PSA_m0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5091" cy="1735091"/>
                          </a:xfrm>
                          <a:prstGeom prst="rect">
                            <a:avLst/>
                          </a:prstGeom>
                          <a:noFill/>
                          <a:ln>
                            <a:noFill/>
                          </a:ln>
                        </pic:spPr>
                      </pic:pic>
                    </a:graphicData>
                  </a:graphic>
                </wp:inline>
              </w:drawing>
            </w:r>
          </w:p>
        </w:tc>
        <w:tc>
          <w:tcPr>
            <w:tcW w:w="3402" w:type="dxa"/>
          </w:tcPr>
          <w:p w:rsidR="009D6F8F" w:rsidRDefault="009D6F8F" w:rsidP="00072341">
            <w:r>
              <w:rPr>
                <w:noProof/>
                <w:lang w:eastAsia="en-GB"/>
              </w:rPr>
              <w:drawing>
                <wp:inline distT="0" distB="0" distL="0" distR="0" wp14:anchorId="1B8BF678" wp14:editId="637B1635">
                  <wp:extent cx="1571625" cy="1571625"/>
                  <wp:effectExtent l="0" t="0" r="0" b="0"/>
                  <wp:docPr id="12" name="Picture 12" descr="F:\Google Drive\Monotonicity\Code\R\PSA_m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Google Drive\Monotonicity\Code\R\PSA_m0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73022" cy="1573022"/>
                          </a:xfrm>
                          <a:prstGeom prst="rect">
                            <a:avLst/>
                          </a:prstGeom>
                          <a:noFill/>
                          <a:ln>
                            <a:noFill/>
                          </a:ln>
                        </pic:spPr>
                      </pic:pic>
                    </a:graphicData>
                  </a:graphic>
                </wp:inline>
              </w:drawing>
            </w:r>
          </w:p>
        </w:tc>
      </w:tr>
      <w:tr w:rsidR="009D6F8F" w:rsidTr="009D6F8F">
        <w:tc>
          <w:tcPr>
            <w:tcW w:w="3510" w:type="dxa"/>
          </w:tcPr>
          <w:p w:rsidR="009D6F8F" w:rsidRDefault="009D6F8F" w:rsidP="00072341">
            <w:r>
              <w:rPr>
                <w:noProof/>
                <w:lang w:eastAsia="en-GB"/>
              </w:rPr>
              <w:lastRenderedPageBreak/>
              <w:drawing>
                <wp:inline distT="0" distB="0" distL="0" distR="0" wp14:anchorId="040FED70" wp14:editId="721490AA">
                  <wp:extent cx="1866900" cy="1866900"/>
                  <wp:effectExtent l="0" t="0" r="0" b="0"/>
                  <wp:docPr id="14" name="Picture 14" descr="F:\Google Drive\Monotonicity\Code\R\PSA_m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Google Drive\Monotonicity\Code\R\PSA_m07.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68560" cy="1868560"/>
                          </a:xfrm>
                          <a:prstGeom prst="rect">
                            <a:avLst/>
                          </a:prstGeom>
                          <a:noFill/>
                          <a:ln>
                            <a:noFill/>
                          </a:ln>
                        </pic:spPr>
                      </pic:pic>
                    </a:graphicData>
                  </a:graphic>
                </wp:inline>
              </w:drawing>
            </w:r>
          </w:p>
        </w:tc>
        <w:tc>
          <w:tcPr>
            <w:tcW w:w="3544" w:type="dxa"/>
          </w:tcPr>
          <w:p w:rsidR="009D6F8F" w:rsidRDefault="009D6F8F" w:rsidP="00072341">
            <w:r>
              <w:rPr>
                <w:noProof/>
                <w:lang w:eastAsia="en-GB"/>
              </w:rPr>
              <w:drawing>
                <wp:inline distT="0" distB="0" distL="0" distR="0" wp14:anchorId="19FEC5B1" wp14:editId="5DF2DB69">
                  <wp:extent cx="1781175" cy="1781175"/>
                  <wp:effectExtent l="0" t="0" r="0" b="0"/>
                  <wp:docPr id="16" name="Picture 16" descr="F:\Google Drive\Monotonicity\Code\R\PSA_m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oogle Drive\Monotonicity\Code\R\PSA_m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82758" cy="1782758"/>
                          </a:xfrm>
                          <a:prstGeom prst="rect">
                            <a:avLst/>
                          </a:prstGeom>
                          <a:noFill/>
                          <a:ln>
                            <a:noFill/>
                          </a:ln>
                        </pic:spPr>
                      </pic:pic>
                    </a:graphicData>
                  </a:graphic>
                </wp:inline>
              </w:drawing>
            </w:r>
          </w:p>
        </w:tc>
        <w:tc>
          <w:tcPr>
            <w:tcW w:w="3402" w:type="dxa"/>
          </w:tcPr>
          <w:p w:rsidR="009D6F8F" w:rsidRDefault="009D6F8F" w:rsidP="00072341">
            <w:r>
              <w:rPr>
                <w:noProof/>
                <w:lang w:eastAsia="en-GB"/>
              </w:rPr>
              <w:drawing>
                <wp:inline distT="0" distB="0" distL="0" distR="0" wp14:anchorId="48D82941" wp14:editId="27B381D9">
                  <wp:extent cx="1781175" cy="1781175"/>
                  <wp:effectExtent l="0" t="0" r="0" b="0"/>
                  <wp:docPr id="21" name="Picture 21" descr="X:\Monotonicity\Code\R\PSA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m1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82759" cy="1782759"/>
                          </a:xfrm>
                          <a:prstGeom prst="rect">
                            <a:avLst/>
                          </a:prstGeom>
                          <a:noFill/>
                          <a:ln>
                            <a:noFill/>
                          </a:ln>
                        </pic:spPr>
                      </pic:pic>
                    </a:graphicData>
                  </a:graphic>
                </wp:inline>
              </w:drawing>
            </w:r>
          </w:p>
        </w:tc>
      </w:tr>
    </w:tbl>
    <w:p w:rsidR="00072341" w:rsidRDefault="00072341" w:rsidP="00072341"/>
    <w:p w:rsidR="002B2850" w:rsidRDefault="002B2850" w:rsidP="002B2850">
      <w:pPr>
        <w:keepNext/>
      </w:pPr>
    </w:p>
    <w:p w:rsidR="00072341" w:rsidRDefault="002B2850" w:rsidP="002B2850">
      <w:pPr>
        <w:pStyle w:val="Caption"/>
      </w:pPr>
      <w:bookmarkStart w:id="6" w:name="_Ref340239153"/>
      <w:r>
        <w:t xml:space="preserve">Figure </w:t>
      </w:r>
      <w:r w:rsidR="0093632F">
        <w:fldChar w:fldCharType="begin"/>
      </w:r>
      <w:r w:rsidR="00AF419D">
        <w:instrText xml:space="preserve"> SEQ Figure \* ARABIC </w:instrText>
      </w:r>
      <w:r w:rsidR="0093632F">
        <w:fldChar w:fldCharType="separate"/>
      </w:r>
      <w:r w:rsidR="00524D9D">
        <w:rPr>
          <w:noProof/>
        </w:rPr>
        <w:t>4</w:t>
      </w:r>
      <w:r w:rsidR="0093632F">
        <w:rPr>
          <w:noProof/>
        </w:rPr>
        <w:fldChar w:fldCharType="end"/>
      </w:r>
      <w:bookmarkEnd w:id="6"/>
      <w:r>
        <w:t xml:space="preserve"> PSA Scatterplot: Independent sampling</w:t>
      </w:r>
    </w:p>
    <w:p w:rsidR="002B2850" w:rsidRDefault="002B2850" w:rsidP="002B2850">
      <w:pPr>
        <w:keepNext/>
      </w:pPr>
    </w:p>
    <w:p w:rsidR="00D918BD" w:rsidRDefault="002B2850" w:rsidP="002B2850">
      <w:pPr>
        <w:pStyle w:val="Caption"/>
      </w:pPr>
      <w:bookmarkStart w:id="7" w:name="_Ref340324602"/>
      <w:r>
        <w:t xml:space="preserve">Figure </w:t>
      </w:r>
      <w:r w:rsidR="0093632F">
        <w:fldChar w:fldCharType="begin"/>
      </w:r>
      <w:r w:rsidR="00AF419D">
        <w:instrText xml:space="preserve"> SEQ Figure \* ARABIC </w:instrText>
      </w:r>
      <w:r w:rsidR="0093632F">
        <w:fldChar w:fldCharType="separate"/>
      </w:r>
      <w:r w:rsidR="00524D9D">
        <w:rPr>
          <w:noProof/>
        </w:rPr>
        <w:t>5</w:t>
      </w:r>
      <w:r w:rsidR="0093632F">
        <w:rPr>
          <w:noProof/>
        </w:rPr>
        <w:fldChar w:fldCharType="end"/>
      </w:r>
      <w:bookmarkEnd w:id="7"/>
      <w:r>
        <w:t xml:space="preserve"> PSA scatterplot: Same random number seed</w:t>
      </w:r>
    </w:p>
    <w:p w:rsidR="002B2850" w:rsidRDefault="002B2850" w:rsidP="002B2850">
      <w:pPr>
        <w:keepNext/>
      </w:pPr>
      <w:r>
        <w:rPr>
          <w:noProof/>
          <w:lang w:eastAsia="en-GB"/>
        </w:rPr>
        <w:t xml:space="preserve"> </w:t>
      </w:r>
    </w:p>
    <w:p w:rsidR="00D918BD" w:rsidRDefault="002B2850" w:rsidP="002B2850">
      <w:pPr>
        <w:pStyle w:val="Caption"/>
      </w:pPr>
      <w:bookmarkStart w:id="8" w:name="_Ref340324605"/>
      <w:r>
        <w:t xml:space="preserve">Figure </w:t>
      </w:r>
      <w:r w:rsidR="0093632F">
        <w:fldChar w:fldCharType="begin"/>
      </w:r>
      <w:r w:rsidR="00AF419D">
        <w:instrText xml:space="preserve"> SEQ Figure \* ARABIC </w:instrText>
      </w:r>
      <w:r w:rsidR="0093632F">
        <w:fldChar w:fldCharType="separate"/>
      </w:r>
      <w:r w:rsidR="00524D9D">
        <w:rPr>
          <w:noProof/>
        </w:rPr>
        <w:t>6</w:t>
      </w:r>
      <w:r w:rsidR="0093632F">
        <w:rPr>
          <w:noProof/>
        </w:rPr>
        <w:fldChar w:fldCharType="end"/>
      </w:r>
      <w:bookmarkEnd w:id="8"/>
      <w:r>
        <w:t xml:space="preserve"> Upward Replacement</w:t>
      </w:r>
    </w:p>
    <w:p w:rsidR="002B2850" w:rsidRDefault="002B2850" w:rsidP="002B2850">
      <w:pPr>
        <w:keepNext/>
      </w:pPr>
    </w:p>
    <w:p w:rsidR="00D918BD" w:rsidRDefault="002B2850" w:rsidP="002B2850">
      <w:pPr>
        <w:pStyle w:val="Caption"/>
      </w:pPr>
      <w:bookmarkStart w:id="9" w:name="_Ref340324607"/>
      <w:r>
        <w:t xml:space="preserve">Figure </w:t>
      </w:r>
      <w:r w:rsidR="0093632F">
        <w:fldChar w:fldCharType="begin"/>
      </w:r>
      <w:r w:rsidR="00AF419D">
        <w:instrText xml:space="preserve"> SEQ Figure \* ARABIC </w:instrText>
      </w:r>
      <w:r w:rsidR="0093632F">
        <w:fldChar w:fldCharType="separate"/>
      </w:r>
      <w:r w:rsidR="00524D9D">
        <w:rPr>
          <w:noProof/>
        </w:rPr>
        <w:t>7</w:t>
      </w:r>
      <w:r w:rsidR="0093632F">
        <w:rPr>
          <w:noProof/>
        </w:rPr>
        <w:fldChar w:fldCharType="end"/>
      </w:r>
      <w:bookmarkEnd w:id="9"/>
      <w:r>
        <w:t xml:space="preserve"> Downward Replacement</w:t>
      </w:r>
    </w:p>
    <w:p w:rsidR="002B2850" w:rsidRDefault="002B2850" w:rsidP="002B2850">
      <w:pPr>
        <w:keepNext/>
      </w:pPr>
    </w:p>
    <w:p w:rsidR="00D918BD" w:rsidRDefault="002B2850" w:rsidP="002B2850">
      <w:pPr>
        <w:pStyle w:val="Caption"/>
      </w:pPr>
      <w:bookmarkStart w:id="10" w:name="_Ref340324609"/>
      <w:r>
        <w:t xml:space="preserve">Figure </w:t>
      </w:r>
      <w:r w:rsidR="0093632F">
        <w:fldChar w:fldCharType="begin"/>
      </w:r>
      <w:r w:rsidR="00AF419D">
        <w:instrText xml:space="preserve"> SEQ Figure \* ARABIC </w:instrText>
      </w:r>
      <w:r w:rsidR="0093632F">
        <w:fldChar w:fldCharType="separate"/>
      </w:r>
      <w:r w:rsidR="00524D9D">
        <w:rPr>
          <w:noProof/>
        </w:rPr>
        <w:t>8</w:t>
      </w:r>
      <w:r w:rsidR="0093632F">
        <w:rPr>
          <w:noProof/>
        </w:rPr>
        <w:fldChar w:fldCharType="end"/>
      </w:r>
      <w:bookmarkEnd w:id="10"/>
      <w:r>
        <w:t xml:space="preserve"> Upward Resampling</w:t>
      </w:r>
    </w:p>
    <w:p w:rsidR="00D918BD" w:rsidRDefault="00D918BD" w:rsidP="00072341"/>
    <w:p w:rsidR="002B2850" w:rsidRDefault="002B2850" w:rsidP="002B2850">
      <w:pPr>
        <w:keepNext/>
      </w:pPr>
    </w:p>
    <w:p w:rsidR="00D918BD" w:rsidRDefault="002B2850" w:rsidP="002B2850">
      <w:pPr>
        <w:pStyle w:val="Caption"/>
      </w:pPr>
      <w:bookmarkStart w:id="11" w:name="_Ref340324612"/>
      <w:r>
        <w:t xml:space="preserve">Figure </w:t>
      </w:r>
      <w:r w:rsidR="0093632F">
        <w:fldChar w:fldCharType="begin"/>
      </w:r>
      <w:r w:rsidR="00AF419D">
        <w:instrText xml:space="preserve"> SEQ Figure \* ARABIC </w:instrText>
      </w:r>
      <w:r w:rsidR="0093632F">
        <w:fldChar w:fldCharType="separate"/>
      </w:r>
      <w:r w:rsidR="00524D9D">
        <w:rPr>
          <w:noProof/>
        </w:rPr>
        <w:t>9</w:t>
      </w:r>
      <w:r w:rsidR="0093632F">
        <w:rPr>
          <w:noProof/>
        </w:rPr>
        <w:fldChar w:fldCharType="end"/>
      </w:r>
      <w:bookmarkEnd w:id="11"/>
      <w:r>
        <w:t xml:space="preserve"> Downwards Resampling </w:t>
      </w:r>
    </w:p>
    <w:p w:rsidR="002B2850" w:rsidRDefault="002B2850" w:rsidP="002B2850">
      <w:pPr>
        <w:keepNext/>
      </w:pPr>
    </w:p>
    <w:p w:rsidR="00D918BD" w:rsidRDefault="002B2850" w:rsidP="002B2850">
      <w:pPr>
        <w:pStyle w:val="Caption"/>
      </w:pPr>
      <w:bookmarkStart w:id="12" w:name="_Ref340324617"/>
      <w:r>
        <w:t xml:space="preserve">Figure </w:t>
      </w:r>
      <w:r w:rsidR="0093632F">
        <w:fldChar w:fldCharType="begin"/>
      </w:r>
      <w:r w:rsidR="00AF419D">
        <w:instrText xml:space="preserve"> SEQ Figure \* ARABIC </w:instrText>
      </w:r>
      <w:r w:rsidR="0093632F">
        <w:fldChar w:fldCharType="separate"/>
      </w:r>
      <w:proofErr w:type="gramStart"/>
      <w:r w:rsidR="00524D9D">
        <w:rPr>
          <w:noProof/>
        </w:rPr>
        <w:t>10</w:t>
      </w:r>
      <w:r w:rsidR="0093632F">
        <w:rPr>
          <w:noProof/>
        </w:rPr>
        <w:fldChar w:fldCharType="end"/>
      </w:r>
      <w:bookmarkEnd w:id="12"/>
      <w:r>
        <w:t xml:space="preserve"> Setting covariance</w:t>
      </w:r>
      <w:proofErr w:type="gramEnd"/>
      <w:r>
        <w:t xml:space="preserve"> to AIVM</w:t>
      </w:r>
    </w:p>
    <w:p w:rsidR="002B2850" w:rsidRDefault="002B2850" w:rsidP="002B2850">
      <w:pPr>
        <w:keepNext/>
      </w:pPr>
    </w:p>
    <w:p w:rsidR="00D918BD" w:rsidRDefault="002B2850" w:rsidP="002B2850">
      <w:pPr>
        <w:pStyle w:val="Caption"/>
      </w:pPr>
      <w:bookmarkStart w:id="13" w:name="_Ref340324620"/>
      <w:r>
        <w:t xml:space="preserve">Figure </w:t>
      </w:r>
      <w:r w:rsidR="0093632F">
        <w:fldChar w:fldCharType="begin"/>
      </w:r>
      <w:r w:rsidR="00AF419D">
        <w:instrText xml:space="preserve"> SEQ Figure \* ARABIC </w:instrText>
      </w:r>
      <w:r w:rsidR="0093632F">
        <w:fldChar w:fldCharType="separate"/>
      </w:r>
      <w:r w:rsidR="00524D9D">
        <w:rPr>
          <w:noProof/>
        </w:rPr>
        <w:t>11</w:t>
      </w:r>
      <w:r w:rsidR="0093632F">
        <w:rPr>
          <w:noProof/>
        </w:rPr>
        <w:fldChar w:fldCharType="end"/>
      </w:r>
      <w:bookmarkEnd w:id="13"/>
      <w:r>
        <w:t xml:space="preserve"> Upper bounded covariance fitting</w:t>
      </w:r>
    </w:p>
    <w:p w:rsidR="002B2850" w:rsidRDefault="002B2850" w:rsidP="002B2850">
      <w:pPr>
        <w:keepNext/>
      </w:pPr>
    </w:p>
    <w:p w:rsidR="00D918BD" w:rsidRDefault="002B2850" w:rsidP="002B2850">
      <w:pPr>
        <w:pStyle w:val="Caption"/>
      </w:pPr>
      <w:bookmarkStart w:id="14" w:name="_Ref340324622"/>
      <w:r>
        <w:t xml:space="preserve">Figure </w:t>
      </w:r>
      <w:r w:rsidR="0093632F">
        <w:fldChar w:fldCharType="begin"/>
      </w:r>
      <w:r w:rsidR="00AF419D">
        <w:instrText xml:space="preserve"> SEQ Figure \* ARABIC </w:instrText>
      </w:r>
      <w:r w:rsidR="0093632F">
        <w:fldChar w:fldCharType="separate"/>
      </w:r>
      <w:r w:rsidR="00524D9D">
        <w:rPr>
          <w:noProof/>
        </w:rPr>
        <w:t>12</w:t>
      </w:r>
      <w:r w:rsidR="0093632F">
        <w:rPr>
          <w:noProof/>
        </w:rPr>
        <w:fldChar w:fldCharType="end"/>
      </w:r>
      <w:bookmarkEnd w:id="14"/>
      <w:r>
        <w:t xml:space="preserve"> Lower bounded covariance fitting</w:t>
      </w:r>
    </w:p>
    <w:p w:rsidR="002B2850" w:rsidRDefault="002B2850" w:rsidP="002B2850">
      <w:pPr>
        <w:keepNext/>
      </w:pPr>
    </w:p>
    <w:p w:rsidR="00D918BD" w:rsidRDefault="002B2850" w:rsidP="002B2850">
      <w:pPr>
        <w:pStyle w:val="Caption"/>
      </w:pPr>
      <w:bookmarkStart w:id="15" w:name="_Ref340239157"/>
      <w:r>
        <w:t xml:space="preserve">Figure </w:t>
      </w:r>
      <w:r w:rsidR="0093632F">
        <w:fldChar w:fldCharType="begin"/>
      </w:r>
      <w:r w:rsidR="00AF419D">
        <w:instrText xml:space="preserve"> SEQ Figure \* ARABIC </w:instrText>
      </w:r>
      <w:r w:rsidR="0093632F">
        <w:fldChar w:fldCharType="separate"/>
      </w:r>
      <w:r w:rsidR="00524D9D">
        <w:rPr>
          <w:noProof/>
        </w:rPr>
        <w:t>13</w:t>
      </w:r>
      <w:r w:rsidR="0093632F">
        <w:rPr>
          <w:noProof/>
        </w:rPr>
        <w:fldChar w:fldCharType="end"/>
      </w:r>
      <w:bookmarkEnd w:id="15"/>
      <w:r>
        <w:t xml:space="preserve"> Beta difference modelling</w:t>
      </w:r>
    </w:p>
    <w:p w:rsidR="009D6F8F" w:rsidRPr="009D6F8F" w:rsidRDefault="009D6F8F" w:rsidP="009D6F8F"/>
    <w:p w:rsidR="009D6F8F" w:rsidRDefault="009D6F8F" w:rsidP="009D6F8F"/>
    <w:p w:rsidR="009D6F8F" w:rsidRPr="009D6F8F" w:rsidRDefault="009D6F8F" w:rsidP="009D6F8F"/>
    <w:p w:rsidR="00072341" w:rsidRPr="00072341" w:rsidRDefault="00072341" w:rsidP="00072341">
      <w:pPr>
        <w:pStyle w:val="Heading3"/>
      </w:pPr>
      <w:r>
        <w:t>Monotonicity violation</w:t>
      </w:r>
    </w:p>
    <w:p w:rsidR="00C52573" w:rsidRDefault="005235E2" w:rsidP="00C52573">
      <w:r>
        <w:t xml:space="preserve">The two replacement methods (3 and 4), the two resampling methods (5 and 6), and the Beta method (method 10)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In this example, the only approach where monotonicity is violated in the 1000 PSA samples being compared is method 1,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This section will compare the distribution of values produced for U1, U2, and the derived quantities U1 – U2, for each of the ten methods, compared with the gold standard, the bootstrapped data. Like the scatterplots</w:t>
      </w:r>
      <w:r w:rsidR="00264F0F">
        <w:t xml:space="preserve"> shown in </w:t>
      </w:r>
      <w:r w:rsidR="00264F0F">
        <w:fldChar w:fldCharType="begin"/>
      </w:r>
      <w:r w:rsidR="00264F0F">
        <w:instrText xml:space="preserve"> REF _Ref340239153 \h </w:instrText>
      </w:r>
      <w:r w:rsidR="00264F0F">
        <w:fldChar w:fldCharType="separate"/>
      </w:r>
      <w:r w:rsidR="00264F0F">
        <w:t xml:space="preserve">Figure </w:t>
      </w:r>
      <w:r w:rsidR="00264F0F">
        <w:rPr>
          <w:noProof/>
        </w:rPr>
        <w:t>4</w:t>
      </w:r>
      <w:r w:rsidR="00264F0F">
        <w:fldChar w:fldCharType="end"/>
      </w:r>
      <w:r w:rsidR="00264F0F">
        <w:t xml:space="preserve"> through to </w:t>
      </w:r>
      <w:r w:rsidR="00264F0F">
        <w:fldChar w:fldCharType="begin"/>
      </w:r>
      <w:r w:rsidR="00264F0F">
        <w:instrText xml:space="preserve"> REF _Ref340239157 \h </w:instrText>
      </w:r>
      <w:r w:rsidR="00264F0F">
        <w:fldChar w:fldCharType="separate"/>
      </w:r>
      <w:r w:rsidR="00264F0F">
        <w:t xml:space="preserve">Figure </w:t>
      </w:r>
      <w:r w:rsidR="00264F0F">
        <w:rPr>
          <w:noProof/>
        </w:rPr>
        <w:t>13</w:t>
      </w:r>
      <w:r w:rsidR="00264F0F">
        <w:fldChar w:fldCharType="end"/>
      </w:r>
      <w:r>
        <w:t xml:space="preserve">, they therefore allow nuanced comparisons between the distributions </w:t>
      </w:r>
      <w:r w:rsidR="00264F0F">
        <w:t xml:space="preserve">to be made. </w:t>
      </w:r>
    </w:p>
    <w:p w:rsidR="00524D9D" w:rsidRDefault="00524D9D" w:rsidP="00EC0C0F">
      <w:r>
        <w:fldChar w:fldCharType="begin"/>
      </w:r>
      <w:r>
        <w:instrText xml:space="preserve"> REF _Ref340240521 \h </w:instrText>
      </w:r>
      <w:r>
        <w:fldChar w:fldCharType="separate"/>
      </w:r>
      <w:r>
        <w:t xml:space="preserve">Figure </w:t>
      </w:r>
      <w:r>
        <w:rPr>
          <w:noProof/>
        </w:rPr>
        <w:t>14</w:t>
      </w:r>
      <w:r>
        <w:fldChar w:fldCharType="end"/>
      </w:r>
      <w:r>
        <w:t xml:space="preserve"> shows the distribution of values of U1 </w:t>
      </w:r>
      <w:r w:rsidR="000071B0">
        <w:t xml:space="preserve">produced by each of the ten methods, compared with the bootstrapped distribution shown on the left. We see that all distributions are broadly similar, although many of the methods produce wider distributions than the bootstrapped distribution. Method 3 appears closest in shape to the bootstrapped distribution, and method 10 has the most excessively wide distribution. In all cases, however, the distributions are broadly similar. </w:t>
      </w:r>
    </w:p>
    <w:p w:rsidR="000071B0" w:rsidRDefault="000071B0" w:rsidP="00EC0C0F">
      <w:r>
        <w:fldChar w:fldCharType="begin"/>
      </w:r>
      <w:r>
        <w:instrText xml:space="preserve"> REF _Ref340241017 \h </w:instrText>
      </w:r>
      <w:r>
        <w:fldChar w:fldCharType="separate"/>
      </w:r>
      <w:r>
        <w:t xml:space="preserve">Figure </w:t>
      </w:r>
      <w:r>
        <w:rPr>
          <w:noProof/>
        </w:rPr>
        <w:t>15</w:t>
      </w:r>
      <w:r>
        <w:fldChar w:fldCharType="end"/>
      </w:r>
      <w:r>
        <w:t xml:space="preserve"> shows that the distribution of estimates of U2 produced by each of the ten methods, compared with the bootstrapped estimates on the left. Again, most methods produce broadly similar distributions of these quantities, although the distributions produced by a number of methods, including methods 1, 7 and 10, appear too wide. </w:t>
      </w:r>
    </w:p>
    <w:p w:rsidR="000B5D3F" w:rsidRDefault="000071B0" w:rsidP="00EC0C0F">
      <w:r>
        <w:fldChar w:fldCharType="begin"/>
      </w:r>
      <w:r>
        <w:instrText xml:space="preserve"> REF _Ref340241271 \h </w:instrText>
      </w:r>
      <w:r>
        <w:fldChar w:fldCharType="separate"/>
      </w:r>
      <w:r>
        <w:t xml:space="preserve">Figure </w:t>
      </w:r>
      <w:r>
        <w:rPr>
          <w:noProof/>
        </w:rPr>
        <w:t>16</w:t>
      </w:r>
      <w:r>
        <w:fldChar w:fldCharType="end"/>
      </w:r>
      <w:r>
        <w:t xml:space="preserve"> shows the distribution of U1 – U2, i.e. the differences in paired draws of U1 and U2, produced by each of the ten methods, compared with bootstrapped estimates of this quantity. </w:t>
      </w:r>
      <w:r w:rsidR="007D2A85">
        <w:t xml:space="preserve">As shown in </w:t>
      </w:r>
      <w:r w:rsidR="007D2A85">
        <w:fldChar w:fldCharType="begin"/>
      </w:r>
      <w:r w:rsidR="007D2A85">
        <w:instrText xml:space="preserve"> REF _Ref340239153 \h </w:instrText>
      </w:r>
      <w:r w:rsidR="007D2A85">
        <w:fldChar w:fldCharType="separate"/>
      </w:r>
      <w:r w:rsidR="007D2A85">
        <w:t xml:space="preserve">Figure </w:t>
      </w:r>
      <w:r w:rsidR="007D2A85">
        <w:rPr>
          <w:noProof/>
        </w:rPr>
        <w:t>4</w:t>
      </w:r>
      <w:r w:rsidR="007D2A85">
        <w:fldChar w:fldCharType="end"/>
      </w:r>
      <w:r w:rsidR="007D2A85">
        <w:t xml:space="preserve">, </w:t>
      </w:r>
      <w:r>
        <w:t xml:space="preserve">we see </w:t>
      </w:r>
      <w:r w:rsidR="007D2A85">
        <w:t xml:space="preserve">clearly that method 1, independent sampling, producing some estimates where monotonicity is violated, because some of the distribution of values is below the 0. Two other types of problem are also </w:t>
      </w:r>
      <w:r w:rsidR="000B5D3F">
        <w:t>observed</w:t>
      </w:r>
      <w:r w:rsidR="007D2A85">
        <w:t xml:space="preserve">. </w:t>
      </w:r>
    </w:p>
    <w:p w:rsidR="000B5D3F" w:rsidRDefault="007D2A85" w:rsidP="00EC0C0F">
      <w:r>
        <w:t xml:space="preserve">Methods 2, 7 and 8 all severely underestimate the uncertainty in this quantity, as all estimates U1 – U2 are identical. </w:t>
      </w:r>
      <w:r w:rsidR="000B5D3F">
        <w:t xml:space="preserve">This is because in this case methods seven and eight both explicitly assume a perfect correlation between U1 and U2, and because the standard errors of both U1 and U2 are the same method 2 effectively does the same as well. </w:t>
      </w:r>
    </w:p>
    <w:p w:rsidR="007D2A85" w:rsidRDefault="007D2A85" w:rsidP="00EC0C0F">
      <w:r>
        <w:t xml:space="preserve">Methods 3, 4, 5 and 6 all show the second type of problem, in that they introduce a discontinuity in the at the lower end (U1 – U2 = 0), while also having too wide a distribution at the upper end.  Based on this measure, only methods 9 and 10 appear broadly appropriate in terms of representing this form of uncertainty. Of these two methods, method 10 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524D9D">
      <w:pPr>
        <w:keepNext/>
      </w:pPr>
      <w:r>
        <w:rPr>
          <w:noProof/>
          <w:lang w:eastAsia="en-GB"/>
        </w:rPr>
        <w:drawing>
          <wp:inline distT="0" distB="0" distL="0" distR="0" wp14:anchorId="0FF4AB49" wp14:editId="385BBA61">
            <wp:extent cx="5731510" cy="4585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264F0F" w:rsidRDefault="00524D9D" w:rsidP="00524D9D">
      <w:pPr>
        <w:pStyle w:val="Caption"/>
      </w:pPr>
      <w:bookmarkStart w:id="16" w:name="_Ref340240521"/>
      <w:r>
        <w:t xml:space="preserve">Figure </w:t>
      </w:r>
      <w:fldSimple w:instr=" SEQ Figure \* ARABIC ">
        <w:r>
          <w:rPr>
            <w:noProof/>
          </w:rPr>
          <w:t>14</w:t>
        </w:r>
      </w:fldSimple>
      <w:bookmarkEnd w:id="16"/>
      <w:r>
        <w:t xml:space="preserve"> Violin plot of distribution of U1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3209F12F" wp14:editId="427658AA">
            <wp:extent cx="5731510" cy="4585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7" w:name="_Ref340241017"/>
      <w:r>
        <w:t xml:space="preserve">Figure </w:t>
      </w:r>
      <w:fldSimple w:instr=" SEQ Figure \* ARABIC ">
        <w:r>
          <w:rPr>
            <w:noProof/>
          </w:rPr>
          <w:t>15</w:t>
        </w:r>
      </w:fldSimple>
      <w:bookmarkEnd w:id="17"/>
      <w:r>
        <w:t xml:space="preserve"> Violin plot of distribution of U2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51343B43" wp14:editId="5BD25A72">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8" w:name="_Ref340241271"/>
      <w:r>
        <w:t xml:space="preserve">Figure </w:t>
      </w:r>
      <w:fldSimple w:instr=" SEQ Figure \* ARABIC ">
        <w:r>
          <w:rPr>
            <w:noProof/>
          </w:rPr>
          <w:t>16</w:t>
        </w:r>
      </w:fldSimple>
      <w:bookmarkEnd w:id="18"/>
      <w:r>
        <w:t xml:space="preserve"> Violin plot of distribution of U1 - U2 estimates, for each </w:t>
      </w:r>
      <w:r>
        <w:rPr>
          <w:noProof/>
        </w:rPr>
        <w:t>of the 10 methods, compared with bootstrapped estimates</w:t>
      </w:r>
      <w:r w:rsidR="000B5D3F">
        <w:rPr>
          <w:noProof/>
        </w:rPr>
        <w:t>. The density estimates for methods 2, 7 and 8 are not missing, but all estimates of the quantity U1 – U2 are identical.</w:t>
      </w:r>
    </w:p>
    <w:p w:rsidR="00430AB7" w:rsidRDefault="00430AB7" w:rsidP="00430AB7">
      <w:pPr>
        <w:pStyle w:val="Heading2"/>
      </w:pPr>
      <w:r>
        <w:t xml:space="preserve">Discussion: </w:t>
      </w:r>
    </w:p>
    <w:p w:rsidR="00430AB7" w:rsidRDefault="003E4861" w:rsidP="00430AB7">
      <w:pPr>
        <w:pStyle w:val="Heading3"/>
      </w:pPr>
      <w:r>
        <w:t>What was found</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Some of these methods (2, 7, and 8) effectively ignore this form of uncertainty, doing the equivalent of assuming perfect correlation between the two quantities, and so implicitly that the two parameters are really one parameter that is repeated as a linear transformation. Other methods (3, 4, 5, </w:t>
      </w:r>
      <w:proofErr w:type="gramStart"/>
      <w:r w:rsidR="009F309A">
        <w:t>6</w:t>
      </w:r>
      <w:proofErr w:type="gramEnd"/>
      <w:r w:rsidR="009F309A">
        <w:t xml:space="preserve">) introduce implausible discontinuities into the distribution of differences between values. There are also theoretical reasons to assume that some of the approaches (3, 4, 5, </w:t>
      </w:r>
      <w:proofErr w:type="gramStart"/>
      <w:r w:rsidR="009F309A">
        <w:t>6</w:t>
      </w:r>
      <w:proofErr w:type="gramEnd"/>
      <w:r w:rsidR="009F309A">
        <w:t xml:space="preserve">) will produce biased means, although such biases were not readily apparent in our results. </w:t>
      </w:r>
    </w:p>
    <w:p w:rsidR="00430AB7" w:rsidRDefault="003E4861" w:rsidP="00430AB7">
      <w:pPr>
        <w:pStyle w:val="Heading3"/>
      </w:pPr>
      <w:r>
        <w:t>Limitations</w:t>
      </w:r>
    </w:p>
    <w:p w:rsidR="00586CF3" w:rsidRDefault="00586CF3" w:rsidP="009858AC">
      <w:r>
        <w:t>A limitation of the approach adopted is that the methods described do not …</w:t>
      </w:r>
    </w:p>
    <w:p w:rsidR="009F309A" w:rsidRDefault="009F309A" w:rsidP="009858AC">
      <w:r>
        <w:lastRenderedPageBreak/>
        <w:t>Not using betas</w:t>
      </w:r>
    </w:p>
    <w:p w:rsidR="00FF4C70" w:rsidRDefault="009F309A" w:rsidP="009858AC">
      <w:r>
        <w:t xml:space="preserve">Not using </w:t>
      </w:r>
      <w:r w:rsidR="00FF4C70">
        <w:t xml:space="preserve">a range different U1, U2 examples. </w:t>
      </w:r>
    </w:p>
    <w:p w:rsidR="009F309A" w:rsidRDefault="00FF4C70" w:rsidP="009858AC">
      <w:r>
        <w:t xml:space="preserve">Not presenting a 3 state (U1, U2, </w:t>
      </w:r>
      <w:proofErr w:type="gramStart"/>
      <w:r>
        <w:t>U3</w:t>
      </w:r>
      <w:proofErr w:type="gramEnd"/>
      <w:r>
        <w:t xml:space="preserve">) example. </w:t>
      </w:r>
    </w:p>
    <w:p w:rsidR="009F309A" w:rsidRDefault="009143A3" w:rsidP="009858AC">
      <w:r>
        <w:t>Within all approaches we make the simplifying assumption that the summary statistics above relate to normal distributions.</w:t>
      </w:r>
    </w:p>
    <w:p w:rsidR="00586CF3" w:rsidRDefault="00586CF3" w:rsidP="009858AC">
      <w:r>
        <w:t xml:space="preserve">Another limitation with our approach is that we have not explored the dependence of the results on the number of PSA samples used. For methods 8 and 9 we should expect </w:t>
      </w:r>
      <w:r w:rsidR="00A65CD0">
        <w:t xml:space="preserve">dependence between the </w:t>
      </w:r>
      <w:r>
        <w:t xml:space="preserve">covariance selected </w:t>
      </w:r>
      <w:r w:rsidR="00A65CD0">
        <w:t xml:space="preserve">and the number of ‘training’ samples being compared. This is because the methods select a covariance such that none of the ‘training’ samples exhibit monotonicity. As the number of ‘training’ samples increases, the probability of extreme values, including pairs of values where monotonicity is violated, increases as well. To reduce this dependence on ‘training’ sample size some small tolerance for monotonicity violation, such as accepting one violation per 1,000 pairs of draws, should be considered. </w:t>
      </w:r>
      <w:proofErr w:type="gramStart"/>
      <w:r>
        <w:t>choice</w:t>
      </w:r>
      <w:proofErr w:type="gramEnd"/>
      <w:r>
        <w:t xml:space="preserve"> of the covariance selected will depend on the </w:t>
      </w:r>
    </w:p>
    <w:p w:rsidR="00430AB7" w:rsidRDefault="00430AB7" w:rsidP="00430AB7">
      <w:pPr>
        <w:pStyle w:val="Heading3"/>
      </w:pPr>
      <w:r>
        <w:t>Implications for Research</w:t>
      </w:r>
    </w:p>
    <w:p w:rsidR="00492116" w:rsidRDefault="00492116" w:rsidP="009858AC">
      <w:pPr>
        <w:rPr>
          <w:rFonts w:cstheme="minorHAnsi"/>
        </w:rPr>
      </w:pPr>
      <w:r>
        <w:t xml:space="preserve">Further research should explore how dependent our results and conclusions are on the simplifying assumptions we have made that the summary statistics relate to normal distributions. For example, if we assume that all </w:t>
      </w:r>
      <w:proofErr w:type="spellStart"/>
      <w:r>
        <w:t>HRQoL</w:t>
      </w:r>
      <w:proofErr w:type="spellEnd"/>
      <w:r>
        <w:t xml:space="preserve"> values have to be within the range 0 to 1, then the Beta distribution may be a more appropriate way of representing the distribution of values. Given summary statistics reporting a mean </w:t>
      </w:r>
      <w:r w:rsidR="007B482F">
        <w:rPr>
          <w:rFonts w:cstheme="minorHAnsi"/>
        </w:rPr>
        <w:t>μ</w:t>
      </w:r>
      <w:r w:rsidR="007B482F">
        <w:t xml:space="preserve"> </w:t>
      </w:r>
      <w:r>
        <w:t>and a standard error</w:t>
      </w:r>
      <w:r w:rsidR="007B482F">
        <w:t xml:space="preserve"> </w:t>
      </w:r>
      <w:r w:rsidR="007B482F">
        <w:rPr>
          <w:rFonts w:cstheme="minorHAnsi"/>
        </w:rPr>
        <w:t>σ</w:t>
      </w:r>
      <w:r>
        <w:t xml:space="preserve">, the Beta parameters </w:t>
      </w:r>
      <w:r>
        <w:rPr>
          <w:rFonts w:cstheme="minorHAnsi"/>
        </w:rPr>
        <w:t xml:space="preserve">a and b can be derived as </w:t>
      </w:r>
    </w:p>
    <w:p w:rsidR="00492116" w:rsidRPr="007B482F" w:rsidRDefault="00492116" w:rsidP="009858AC">
      <w:pPr>
        <w:rPr>
          <w:rFonts w:eastAsiaTheme="minorEastAsia"/>
        </w:rPr>
      </w:pPr>
      <m:oMathPara>
        <m:oMath>
          <m:r>
            <w:rPr>
              <w:rFonts w:ascii="Cambria Math" w:hAnsi="Cambria Math"/>
            </w:rPr>
            <m:t>a=(</m:t>
          </m:r>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oMath>
      </m:oMathPara>
    </w:p>
    <w:p w:rsidR="007B482F" w:rsidRPr="007B482F" w:rsidRDefault="007B482F" w:rsidP="009858AC">
      <w:pPr>
        <w:rPr>
          <w:rFonts w:eastAsiaTheme="minorEastAsia"/>
        </w:rPr>
      </w:pPr>
      <m:oMathPara>
        <m:oMath>
          <m:r>
            <w:rPr>
              <w:rFonts w:ascii="Cambria Math" w:hAnsi="Cambria Math"/>
            </w:rPr>
            <m:t>b=a(</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oMath>
      </m:oMathPara>
    </w:p>
    <w:p w:rsidR="007B482F" w:rsidRDefault="007B482F" w:rsidP="009858AC">
      <w:pPr>
        <w:rPr>
          <w:rFonts w:eastAsiaTheme="minorEastAsia"/>
        </w:rPr>
      </w:pPr>
      <w:r>
        <w:rPr>
          <w:rFonts w:eastAsiaTheme="minorEastAsia"/>
        </w:rPr>
        <w:t xml:space="preserve">Although using Beta distributions with this </w:t>
      </w:r>
      <w:proofErr w:type="spellStart"/>
      <w:r>
        <w:rPr>
          <w:rFonts w:eastAsiaTheme="minorEastAsia"/>
        </w:rPr>
        <w:t>reparameterisation</w:t>
      </w:r>
      <w:proofErr w:type="spellEnd"/>
      <w:r>
        <w:rPr>
          <w:rFonts w:eastAsiaTheme="minorEastAsia"/>
        </w:rPr>
        <w:t xml:space="preserve"> would have been trivial to adopt for some of the methods, such as Method 1, for other methods, such as those involving variance-covariance parameters, this approach would have been more difficult to adopt, and require further explanation to describe. </w:t>
      </w:r>
      <w:r w:rsidR="00E821E3">
        <w:rPr>
          <w:rFonts w:eastAsiaTheme="minorEastAsia"/>
        </w:rPr>
        <w:t xml:space="preserve">Our </w:t>
      </w:r>
      <w:r>
        <w:rPr>
          <w:rFonts w:eastAsiaTheme="minorEastAsia"/>
        </w:rPr>
        <w:t xml:space="preserve">aim within this </w:t>
      </w:r>
      <w:r w:rsidR="00E821E3">
        <w:rPr>
          <w:rFonts w:eastAsiaTheme="minorEastAsia"/>
        </w:rPr>
        <w:t>paper in part to represent standard practice in which normal distributions are commonly used for this purpose [references?]</w:t>
      </w:r>
    </w:p>
    <w:p w:rsidR="00E821E3" w:rsidRDefault="00E821E3" w:rsidP="009858AC">
      <w:pPr>
        <w:rPr>
          <w:rFonts w:eastAsiaTheme="minorEastAsia"/>
        </w:rPr>
      </w:pPr>
      <w:r>
        <w:rPr>
          <w:rFonts w:eastAsiaTheme="minorEastAsia"/>
        </w:rPr>
        <w:t xml:space="preserve">Further research should also look at the dependence of the results and conclusions on the data we have used. For example, the standard errors of the distribution of the two mean values U1 and U2 are the same in our data, and additional research we have carried out has shown that, when Method 2 is used, the variance of the quantity U1 – U2 varies nonlinearly as a function of the ratios of the variances of U1 and U2, with higher ratios of the variances leading to greater variance in this quantity. However, with Method 2 once the ratio of the variances is increased beyond a certain limit then a proportion of the distributions violate </w:t>
      </w:r>
      <w:r w:rsidR="00586CF3">
        <w:rPr>
          <w:rFonts w:eastAsiaTheme="minorEastAsia"/>
        </w:rPr>
        <w:t xml:space="preserve">the monotonicity assumption, and so suffers the same </w:t>
      </w:r>
      <w:r w:rsidR="00A65CD0">
        <w:rPr>
          <w:rFonts w:eastAsiaTheme="minorEastAsia"/>
        </w:rPr>
        <w:t>limitation</w:t>
      </w:r>
      <w:bookmarkStart w:id="19" w:name="_GoBack"/>
      <w:bookmarkEnd w:id="19"/>
      <w:r w:rsidR="00586CF3">
        <w:rPr>
          <w:rFonts w:eastAsiaTheme="minorEastAsia"/>
        </w:rPr>
        <w:t xml:space="preserve"> as independent sampling. </w:t>
      </w:r>
      <w:proofErr w:type="gramStart"/>
      <w:r w:rsidR="00586CF3">
        <w:rPr>
          <w:rFonts w:eastAsiaTheme="minorEastAsia"/>
        </w:rPr>
        <w:t>Further details of this additional analysis is</w:t>
      </w:r>
      <w:proofErr w:type="gramEnd"/>
      <w:r w:rsidR="00586CF3">
        <w:rPr>
          <w:rFonts w:eastAsiaTheme="minorEastAsia"/>
        </w:rPr>
        <w:t xml:space="preserve"> available from the corresponding author on request. </w:t>
      </w:r>
    </w:p>
    <w:p w:rsidR="00056F93" w:rsidRDefault="00056F93" w:rsidP="009858AC">
      <w:pPr>
        <w:rPr>
          <w:rFonts w:eastAsiaTheme="minorEastAsia"/>
        </w:rPr>
      </w:pPr>
    </w:p>
    <w:p w:rsidR="00586CF3" w:rsidRDefault="00586CF3" w:rsidP="009858AC"/>
    <w:p w:rsidR="00430AB7" w:rsidRDefault="00430AB7" w:rsidP="00430AB7">
      <w:pPr>
        <w:pStyle w:val="Heading3"/>
      </w:pPr>
      <w:r>
        <w:t>Implications for practice</w:t>
      </w:r>
    </w:p>
    <w:p w:rsidR="00056F93" w:rsidRDefault="00056F93" w:rsidP="00056F93">
      <w:pPr>
        <w:rPr>
          <w:rFonts w:eastAsiaTheme="minorEastAsia"/>
        </w:rPr>
      </w:pPr>
      <w:r>
        <w:rPr>
          <w:rFonts w:eastAsiaTheme="minorEastAsia"/>
        </w:rPr>
        <w:t>[Where mean values for U1 and U2 are far apart and standard errors are small, then even independent sampling is unlikely to produce violation of monotonicity. In these cases it may not be useful to adopt a more sophisticated method.]</w:t>
      </w:r>
    </w:p>
    <w:p w:rsidR="00056F93" w:rsidRDefault="00056F93" w:rsidP="00056F93">
      <w:pPr>
        <w:rPr>
          <w:rFonts w:eastAsiaTheme="minorEastAsia"/>
        </w:rPr>
      </w:pPr>
      <w:r>
        <w:rPr>
          <w:rFonts w:eastAsiaTheme="minorEastAsia"/>
        </w:rPr>
        <w:t xml:space="preserve">[Conversely, where the means for U1 and U2 are very close together and the standard errors are large, we should be asking how confident we are about the validity of the monotonicity assumption, and how implausible it would be that the mean </w:t>
      </w:r>
      <w:proofErr w:type="spellStart"/>
      <w:r>
        <w:rPr>
          <w:rFonts w:eastAsiaTheme="minorEastAsia"/>
        </w:rPr>
        <w:t>HRQoL</w:t>
      </w:r>
      <w:proofErr w:type="spellEnd"/>
      <w:r>
        <w:rPr>
          <w:rFonts w:eastAsiaTheme="minorEastAsia"/>
        </w:rPr>
        <w:t xml:space="preserve"> in U1 is actually lower than the mean </w:t>
      </w:r>
      <w:proofErr w:type="spellStart"/>
      <w:r>
        <w:rPr>
          <w:rFonts w:eastAsiaTheme="minorEastAsia"/>
        </w:rPr>
        <w:t>HRQoL</w:t>
      </w:r>
      <w:proofErr w:type="spellEnd"/>
      <w:r>
        <w:rPr>
          <w:rFonts w:eastAsiaTheme="minorEastAsia"/>
        </w:rPr>
        <w:t xml:space="preserve"> in U2.]</w:t>
      </w:r>
    </w:p>
    <w:p w:rsidR="00056F93" w:rsidRDefault="00056F93" w:rsidP="00056F93">
      <w:pPr>
        <w:rPr>
          <w:rFonts w:eastAsiaTheme="minorEastAsia"/>
        </w:rPr>
      </w:pPr>
      <w:r>
        <w:rPr>
          <w:rFonts w:eastAsiaTheme="minorEastAsia"/>
        </w:rPr>
        <w:t xml:space="preserve">[An important question to ask is how often we should believe in ‘strict monotonicity’. In our dataset, we produced IPD where each patient’s </w:t>
      </w:r>
      <w:proofErr w:type="spellStart"/>
      <w:r>
        <w:rPr>
          <w:rFonts w:eastAsiaTheme="minorEastAsia"/>
        </w:rPr>
        <w:t>HRQoL</w:t>
      </w:r>
      <w:proofErr w:type="spellEnd"/>
      <w:r>
        <w:rPr>
          <w:rFonts w:eastAsiaTheme="minorEastAsia"/>
        </w:rPr>
        <w:t xml:space="preserve"> in the less severe state was better than that patient’s </w:t>
      </w:r>
      <w:proofErr w:type="spellStart"/>
      <w:r>
        <w:rPr>
          <w:rFonts w:eastAsiaTheme="minorEastAsia"/>
        </w:rPr>
        <w:t>HRQoL</w:t>
      </w:r>
      <w:proofErr w:type="spellEnd"/>
      <w:r>
        <w:rPr>
          <w:rFonts w:eastAsiaTheme="minorEastAsia"/>
        </w:rPr>
        <w:t xml:space="preserve"> in the more severe state. We could instead have IPD where one or more of the patients’ </w:t>
      </w:r>
      <w:proofErr w:type="spellStart"/>
      <w:r>
        <w:rPr>
          <w:rFonts w:eastAsiaTheme="minorEastAsia"/>
        </w:rPr>
        <w:t>HRQoL</w:t>
      </w:r>
      <w:proofErr w:type="spellEnd"/>
      <w:r>
        <w:rPr>
          <w:rFonts w:eastAsiaTheme="minorEastAsia"/>
        </w:rPr>
        <w:t xml:space="preserve"> in the less severe state happened to be lower than their </w:t>
      </w:r>
      <w:proofErr w:type="spellStart"/>
      <w:r>
        <w:rPr>
          <w:rFonts w:eastAsiaTheme="minorEastAsia"/>
        </w:rPr>
        <w:t>HRQoL</w:t>
      </w:r>
      <w:proofErr w:type="spellEnd"/>
      <w:r>
        <w:rPr>
          <w:rFonts w:eastAsiaTheme="minorEastAsia"/>
        </w:rPr>
        <w:t xml:space="preserve"> in the more severe state. Bootstrapped estimates of the joint means of these </w:t>
      </w:r>
      <w:proofErr w:type="spellStart"/>
      <w:r>
        <w:rPr>
          <w:rFonts w:eastAsiaTheme="minorEastAsia"/>
        </w:rPr>
        <w:t>HRQoL</w:t>
      </w:r>
      <w:proofErr w:type="spellEnd"/>
      <w:r>
        <w:rPr>
          <w:rFonts w:eastAsiaTheme="minorEastAsia"/>
        </w:rPr>
        <w:t xml:space="preserve"> values could then produce some estimates where monotonicity has been violated. If we accepted that the bootstrapped approach is the ‘gold standard’ then a method where there is some degree of crossover (violation of strict monotonicity) should be appropriate, and conversely something like method ten, the beta difference approach, may be inappropriate. ]</w:t>
      </w:r>
    </w:p>
    <w:p w:rsidR="00056F93" w:rsidRDefault="00056F93" w:rsidP="009858AC"/>
    <w:p w:rsidR="00056F93" w:rsidRDefault="00056F93" w:rsidP="009858AC"/>
    <w:p w:rsidR="009858AC" w:rsidRDefault="009858AC" w:rsidP="009858AC">
      <w:r>
        <w:t xml:space="preserve">[Depends how much of an issue one considers violation of monotonicity assumption to be. </w:t>
      </w:r>
    </w:p>
    <w:p w:rsidR="009858AC" w:rsidRPr="009858AC" w:rsidRDefault="009858AC" w:rsidP="009858AC">
      <w:proofErr w:type="gramStart"/>
      <w:r>
        <w:t>Less of an issue when not looking at expected values.]</w:t>
      </w:r>
      <w:proofErr w:type="gramEnd"/>
    </w:p>
    <w:p w:rsidR="00E70A72" w:rsidRDefault="00E70A72" w:rsidP="0012061B">
      <w:r>
        <w:t>[Make sure to test whether monotonicity is a problem in practice if not in theory.</w:t>
      </w:r>
    </w:p>
    <w:p w:rsidR="00E70A72" w:rsidRDefault="00E70A72" w:rsidP="0012061B">
      <w:r>
        <w:tab/>
        <w:t>[Where SEs are small relative to differences between means of distributions, even a naïve approach assuming distributions are independent could produce no violation of monotonicity on average within 1000 PSA runs]</w:t>
      </w:r>
    </w:p>
    <w:p w:rsidR="00E70A72" w:rsidRDefault="00E70A72" w:rsidP="0012061B">
      <w:r>
        <w:t xml:space="preserve">[Need to be sure that the monotonicity assumption is valid in the particular context considered. </w:t>
      </w:r>
    </w:p>
    <w:p w:rsidR="00E70A72" w:rsidRDefault="00E70A72" w:rsidP="0012061B">
      <w:r>
        <w:tab/>
        <w:t>For example, although perhaps one can assume increasing disease severity should definitely be associated with decreased patient utility, it might not make as much sense to assume costs are also monotonic. It may be that the most severe stages of a disease are cheaper to treat than less severe stages, as fewer effective treatment options exist.</w:t>
      </w:r>
    </w:p>
    <w:p w:rsidR="00E70A72" w:rsidRDefault="00E70A72" w:rsidP="0012061B">
      <w:r>
        <w:tab/>
        <w:t>[It could also be that many clinicians assume two formally defined disease states are actually very similar, and so it would not be contrary to their expectations if the utility value of a ‘more severe’ state were actually about the same or higher on average than that of the ‘less severe’ state.</w:t>
      </w:r>
    </w:p>
    <w:p w:rsidR="00E70A72" w:rsidRDefault="00E70A72" w:rsidP="0012061B">
      <w:r>
        <w:lastRenderedPageBreak/>
        <w:tab/>
        <w:t xml:space="preserve">[Also far less likely to always be true when considering predicted rather than expected values, as it’s very probable that on some occasions at least some patients with a more severe disease will have higher utility than at least some patients with a </w:t>
      </w:r>
      <w:r w:rsidR="00E95D58">
        <w:t>less severe condition.]</w:t>
      </w:r>
    </w:p>
    <w:p w:rsidR="0012061B" w:rsidRPr="0012061B" w:rsidRDefault="0012061B" w:rsidP="0012061B">
      <w:r w:rsidRPr="0012061B">
        <w:t xml:space="preserve">When presented with summary data and with a belief that monotonicity must apply, a judicious selection of the covariance parameters or of the distributions for the differences appears appropriate. The former strategy is likely to be preferential if there are more than two parameters and there is some belief of correlation between the variables. </w:t>
      </w:r>
    </w:p>
    <w:p w:rsidR="00430AB7" w:rsidRDefault="00430AB7" w:rsidP="00430AB7">
      <w:pPr>
        <w:pStyle w:val="Heading3"/>
      </w:pPr>
      <w:r>
        <w:t>Para 6</w:t>
      </w:r>
    </w:p>
    <w:p w:rsidR="006C78E2" w:rsidRDefault="006C78E2">
      <w:pPr>
        <w:rPr>
          <w:rFonts w:asciiTheme="majorHAnsi" w:eastAsiaTheme="majorEastAsia" w:hAnsiTheme="majorHAnsi" w:cstheme="majorBidi"/>
          <w:b/>
          <w:bCs/>
          <w:color w:val="365F91" w:themeColor="accent1" w:themeShade="BF"/>
          <w:sz w:val="28"/>
          <w:szCs w:val="28"/>
        </w:rPr>
      </w:pPr>
      <w:r>
        <w:br w:type="page"/>
      </w:r>
    </w:p>
    <w:p w:rsidR="0069383B" w:rsidRDefault="0069383B" w:rsidP="006C78E2">
      <w:pPr>
        <w:pStyle w:val="Heading1"/>
      </w:pPr>
      <w:r>
        <w:lastRenderedPageBreak/>
        <w:t>Appendices</w:t>
      </w:r>
    </w:p>
    <w:p w:rsidR="006C78E2" w:rsidRDefault="006C78E2" w:rsidP="006C78E2">
      <w:pPr>
        <w:pStyle w:val="Heading2"/>
      </w:pPr>
      <w:r>
        <w:t>Appendix 1: the hypothetical patient level data</w:t>
      </w:r>
    </w:p>
    <w:tbl>
      <w:tblPr>
        <w:tblStyle w:val="TableGrid"/>
        <w:tblW w:w="0" w:type="auto"/>
        <w:tblLook w:val="04A0" w:firstRow="1" w:lastRow="0" w:firstColumn="1" w:lastColumn="0" w:noHBand="0" w:noVBand="1"/>
      </w:tblPr>
      <w:tblGrid>
        <w:gridCol w:w="1180"/>
        <w:gridCol w:w="980"/>
        <w:gridCol w:w="1000"/>
      </w:tblGrid>
      <w:tr w:rsidR="006C78E2" w:rsidRPr="003A0530" w:rsidTr="003E4861">
        <w:trPr>
          <w:trHeight w:val="300"/>
        </w:trPr>
        <w:tc>
          <w:tcPr>
            <w:tcW w:w="1180" w:type="dxa"/>
            <w:noWrap/>
            <w:hideMark/>
          </w:tcPr>
          <w:p w:rsidR="006C78E2" w:rsidRPr="003A0530" w:rsidRDefault="006C78E2" w:rsidP="003E4861">
            <w:r w:rsidRPr="003A0530">
              <w:t>Patient number</w:t>
            </w:r>
          </w:p>
        </w:tc>
        <w:tc>
          <w:tcPr>
            <w:tcW w:w="980" w:type="dxa"/>
            <w:noWrap/>
            <w:hideMark/>
          </w:tcPr>
          <w:p w:rsidR="006C78E2" w:rsidRPr="003A0530" w:rsidRDefault="006C78E2" w:rsidP="003E4861">
            <w:r w:rsidRPr="003A0530">
              <w:t>U1</w:t>
            </w:r>
          </w:p>
        </w:tc>
        <w:tc>
          <w:tcPr>
            <w:tcW w:w="1000" w:type="dxa"/>
            <w:noWrap/>
            <w:hideMark/>
          </w:tcPr>
          <w:p w:rsidR="006C78E2" w:rsidRPr="003A0530" w:rsidRDefault="006C78E2" w:rsidP="003E4861">
            <w:r w:rsidRPr="003A0530">
              <w:t>U2</w:t>
            </w:r>
          </w:p>
        </w:tc>
      </w:tr>
      <w:tr w:rsidR="006C78E2" w:rsidRPr="003A0530" w:rsidTr="003E4861">
        <w:trPr>
          <w:trHeight w:val="300"/>
        </w:trPr>
        <w:tc>
          <w:tcPr>
            <w:tcW w:w="1180" w:type="dxa"/>
            <w:noWrap/>
            <w:hideMark/>
          </w:tcPr>
          <w:p w:rsidR="006C78E2" w:rsidRPr="003A0530" w:rsidRDefault="006C78E2" w:rsidP="003E4861">
            <w:r w:rsidRPr="003A0530">
              <w:t>1</w:t>
            </w:r>
          </w:p>
        </w:tc>
        <w:tc>
          <w:tcPr>
            <w:tcW w:w="980" w:type="dxa"/>
            <w:noWrap/>
            <w:hideMark/>
          </w:tcPr>
          <w:p w:rsidR="006C78E2" w:rsidRPr="003A0530" w:rsidRDefault="006C78E2" w:rsidP="003E4861">
            <w:r w:rsidRPr="003A0530">
              <w:t>0.73624</w:t>
            </w:r>
          </w:p>
        </w:tc>
        <w:tc>
          <w:tcPr>
            <w:tcW w:w="1000" w:type="dxa"/>
            <w:noWrap/>
            <w:hideMark/>
          </w:tcPr>
          <w:p w:rsidR="006C78E2" w:rsidRPr="003A0530" w:rsidRDefault="006C78E2" w:rsidP="003E4861">
            <w:r w:rsidRPr="003A0530">
              <w:t>0.72501</w:t>
            </w:r>
          </w:p>
        </w:tc>
      </w:tr>
      <w:tr w:rsidR="006C78E2" w:rsidRPr="003A0530" w:rsidTr="003E4861">
        <w:trPr>
          <w:trHeight w:val="300"/>
        </w:trPr>
        <w:tc>
          <w:tcPr>
            <w:tcW w:w="1180" w:type="dxa"/>
            <w:noWrap/>
            <w:hideMark/>
          </w:tcPr>
          <w:p w:rsidR="006C78E2" w:rsidRPr="003A0530" w:rsidRDefault="006C78E2" w:rsidP="003E4861">
            <w:r w:rsidRPr="003A0530">
              <w:t>2</w:t>
            </w:r>
          </w:p>
        </w:tc>
        <w:tc>
          <w:tcPr>
            <w:tcW w:w="980" w:type="dxa"/>
            <w:noWrap/>
            <w:hideMark/>
          </w:tcPr>
          <w:p w:rsidR="006C78E2" w:rsidRPr="003A0530" w:rsidRDefault="006C78E2" w:rsidP="003E4861">
            <w:r w:rsidRPr="003A0530">
              <w:t>0.69819</w:t>
            </w:r>
          </w:p>
        </w:tc>
        <w:tc>
          <w:tcPr>
            <w:tcW w:w="1000" w:type="dxa"/>
            <w:noWrap/>
            <w:hideMark/>
          </w:tcPr>
          <w:p w:rsidR="006C78E2" w:rsidRPr="003A0530" w:rsidRDefault="006C78E2" w:rsidP="003E4861">
            <w:r w:rsidRPr="003A0530">
              <w:t>0.62577</w:t>
            </w:r>
          </w:p>
        </w:tc>
      </w:tr>
      <w:tr w:rsidR="006C78E2" w:rsidRPr="003A0530" w:rsidTr="003E4861">
        <w:trPr>
          <w:trHeight w:val="300"/>
        </w:trPr>
        <w:tc>
          <w:tcPr>
            <w:tcW w:w="1180" w:type="dxa"/>
            <w:noWrap/>
            <w:hideMark/>
          </w:tcPr>
          <w:p w:rsidR="006C78E2" w:rsidRPr="003A0530" w:rsidRDefault="006C78E2" w:rsidP="003E4861">
            <w:r w:rsidRPr="003A0530">
              <w:t>3</w:t>
            </w:r>
          </w:p>
        </w:tc>
        <w:tc>
          <w:tcPr>
            <w:tcW w:w="980" w:type="dxa"/>
            <w:noWrap/>
            <w:hideMark/>
          </w:tcPr>
          <w:p w:rsidR="006C78E2" w:rsidRPr="003A0530" w:rsidRDefault="006C78E2" w:rsidP="003E4861">
            <w:r w:rsidRPr="003A0530">
              <w:t>0.75643</w:t>
            </w:r>
          </w:p>
        </w:tc>
        <w:tc>
          <w:tcPr>
            <w:tcW w:w="1000" w:type="dxa"/>
            <w:noWrap/>
            <w:hideMark/>
          </w:tcPr>
          <w:p w:rsidR="006C78E2" w:rsidRPr="003A0530" w:rsidRDefault="006C78E2" w:rsidP="003E4861">
            <w:r w:rsidRPr="003A0530">
              <w:t>0.71941</w:t>
            </w:r>
          </w:p>
        </w:tc>
      </w:tr>
      <w:tr w:rsidR="006C78E2" w:rsidRPr="003A0530" w:rsidTr="003E4861">
        <w:trPr>
          <w:trHeight w:val="300"/>
        </w:trPr>
        <w:tc>
          <w:tcPr>
            <w:tcW w:w="1180" w:type="dxa"/>
            <w:noWrap/>
            <w:hideMark/>
          </w:tcPr>
          <w:p w:rsidR="006C78E2" w:rsidRPr="003A0530" w:rsidRDefault="006C78E2" w:rsidP="003E4861">
            <w:r w:rsidRPr="003A0530">
              <w:t>4</w:t>
            </w:r>
          </w:p>
        </w:tc>
        <w:tc>
          <w:tcPr>
            <w:tcW w:w="980" w:type="dxa"/>
            <w:noWrap/>
            <w:hideMark/>
          </w:tcPr>
          <w:p w:rsidR="006C78E2" w:rsidRPr="003A0530" w:rsidRDefault="006C78E2" w:rsidP="003E4861">
            <w:r w:rsidRPr="003A0530">
              <w:t>0.63822</w:t>
            </w:r>
          </w:p>
        </w:tc>
        <w:tc>
          <w:tcPr>
            <w:tcW w:w="1000" w:type="dxa"/>
            <w:noWrap/>
            <w:hideMark/>
          </w:tcPr>
          <w:p w:rsidR="006C78E2" w:rsidRPr="003A0530" w:rsidRDefault="006C78E2" w:rsidP="003E4861">
            <w:r w:rsidRPr="003A0530">
              <w:t>0.59433</w:t>
            </w:r>
          </w:p>
        </w:tc>
      </w:tr>
      <w:tr w:rsidR="006C78E2" w:rsidRPr="003A0530" w:rsidTr="003E4861">
        <w:trPr>
          <w:trHeight w:val="300"/>
        </w:trPr>
        <w:tc>
          <w:tcPr>
            <w:tcW w:w="1180" w:type="dxa"/>
            <w:noWrap/>
            <w:hideMark/>
          </w:tcPr>
          <w:p w:rsidR="006C78E2" w:rsidRPr="003A0530" w:rsidRDefault="006C78E2" w:rsidP="003E4861">
            <w:r w:rsidRPr="003A0530">
              <w:t>5</w:t>
            </w:r>
          </w:p>
        </w:tc>
        <w:tc>
          <w:tcPr>
            <w:tcW w:w="980" w:type="dxa"/>
            <w:noWrap/>
            <w:hideMark/>
          </w:tcPr>
          <w:p w:rsidR="006C78E2" w:rsidRPr="003A0530" w:rsidRDefault="006C78E2" w:rsidP="003E4861">
            <w:r w:rsidRPr="003A0530">
              <w:t>0.64629</w:t>
            </w:r>
          </w:p>
        </w:tc>
        <w:tc>
          <w:tcPr>
            <w:tcW w:w="1000" w:type="dxa"/>
            <w:noWrap/>
            <w:hideMark/>
          </w:tcPr>
          <w:p w:rsidR="006C78E2" w:rsidRPr="003A0530" w:rsidRDefault="006C78E2" w:rsidP="003E4861">
            <w:r w:rsidRPr="003A0530">
              <w:t>0.56543</w:t>
            </w:r>
          </w:p>
        </w:tc>
      </w:tr>
      <w:tr w:rsidR="006C78E2" w:rsidRPr="003A0530" w:rsidTr="003E4861">
        <w:trPr>
          <w:trHeight w:val="300"/>
        </w:trPr>
        <w:tc>
          <w:tcPr>
            <w:tcW w:w="1180" w:type="dxa"/>
            <w:noWrap/>
            <w:hideMark/>
          </w:tcPr>
          <w:p w:rsidR="006C78E2" w:rsidRPr="003A0530" w:rsidRDefault="006C78E2" w:rsidP="003E4861">
            <w:r w:rsidRPr="003A0530">
              <w:t>6</w:t>
            </w:r>
          </w:p>
        </w:tc>
        <w:tc>
          <w:tcPr>
            <w:tcW w:w="980" w:type="dxa"/>
            <w:noWrap/>
            <w:hideMark/>
          </w:tcPr>
          <w:p w:rsidR="006C78E2" w:rsidRPr="003A0530" w:rsidRDefault="006C78E2" w:rsidP="003E4861">
            <w:r w:rsidRPr="003A0530">
              <w:t>0.61907</w:t>
            </w:r>
          </w:p>
        </w:tc>
        <w:tc>
          <w:tcPr>
            <w:tcW w:w="1000" w:type="dxa"/>
            <w:noWrap/>
            <w:hideMark/>
          </w:tcPr>
          <w:p w:rsidR="006C78E2" w:rsidRPr="003A0530" w:rsidRDefault="006C78E2" w:rsidP="003E4861">
            <w:r w:rsidRPr="003A0530">
              <w:t>0.56542</w:t>
            </w:r>
          </w:p>
        </w:tc>
      </w:tr>
      <w:tr w:rsidR="006C78E2" w:rsidRPr="003A0530" w:rsidTr="003E4861">
        <w:trPr>
          <w:trHeight w:val="300"/>
        </w:trPr>
        <w:tc>
          <w:tcPr>
            <w:tcW w:w="1180" w:type="dxa"/>
            <w:noWrap/>
            <w:hideMark/>
          </w:tcPr>
          <w:p w:rsidR="006C78E2" w:rsidRPr="003A0530" w:rsidRDefault="006C78E2" w:rsidP="003E4861">
            <w:r w:rsidRPr="003A0530">
              <w:t>7</w:t>
            </w:r>
          </w:p>
        </w:tc>
        <w:tc>
          <w:tcPr>
            <w:tcW w:w="980" w:type="dxa"/>
            <w:noWrap/>
            <w:hideMark/>
          </w:tcPr>
          <w:p w:rsidR="006C78E2" w:rsidRPr="003A0530" w:rsidRDefault="006C78E2" w:rsidP="003E4861">
            <w:r w:rsidRPr="003A0530">
              <w:t>0.80013</w:t>
            </w:r>
          </w:p>
        </w:tc>
        <w:tc>
          <w:tcPr>
            <w:tcW w:w="1000" w:type="dxa"/>
            <w:noWrap/>
            <w:hideMark/>
          </w:tcPr>
          <w:p w:rsidR="006C78E2" w:rsidRPr="003A0530" w:rsidRDefault="006C78E2" w:rsidP="003E4861">
            <w:r w:rsidRPr="003A0530">
              <w:t>0.77922</w:t>
            </w:r>
          </w:p>
        </w:tc>
      </w:tr>
      <w:tr w:rsidR="006C78E2" w:rsidRPr="003A0530" w:rsidTr="003E4861">
        <w:trPr>
          <w:trHeight w:val="300"/>
        </w:trPr>
        <w:tc>
          <w:tcPr>
            <w:tcW w:w="1180" w:type="dxa"/>
            <w:noWrap/>
            <w:hideMark/>
          </w:tcPr>
          <w:p w:rsidR="006C78E2" w:rsidRPr="003A0530" w:rsidRDefault="006C78E2" w:rsidP="003E4861">
            <w:r w:rsidRPr="003A0530">
              <w:t>8</w:t>
            </w:r>
          </w:p>
        </w:tc>
        <w:tc>
          <w:tcPr>
            <w:tcW w:w="980" w:type="dxa"/>
            <w:noWrap/>
            <w:hideMark/>
          </w:tcPr>
          <w:p w:rsidR="006C78E2" w:rsidRPr="003A0530" w:rsidRDefault="006C78E2" w:rsidP="003E4861">
            <w:r w:rsidRPr="003A0530">
              <w:t>0.41191</w:t>
            </w:r>
          </w:p>
        </w:tc>
        <w:tc>
          <w:tcPr>
            <w:tcW w:w="1000" w:type="dxa"/>
            <w:noWrap/>
            <w:hideMark/>
          </w:tcPr>
          <w:p w:rsidR="006C78E2" w:rsidRPr="003A0530" w:rsidRDefault="006C78E2" w:rsidP="003E4861">
            <w:r w:rsidRPr="003A0530">
              <w:t>0.36400</w:t>
            </w:r>
          </w:p>
        </w:tc>
      </w:tr>
      <w:tr w:rsidR="006C78E2" w:rsidRPr="003A0530" w:rsidTr="003E4861">
        <w:trPr>
          <w:trHeight w:val="300"/>
        </w:trPr>
        <w:tc>
          <w:tcPr>
            <w:tcW w:w="1180" w:type="dxa"/>
            <w:noWrap/>
            <w:hideMark/>
          </w:tcPr>
          <w:p w:rsidR="006C78E2" w:rsidRPr="003A0530" w:rsidRDefault="006C78E2" w:rsidP="003E4861">
            <w:r w:rsidRPr="003A0530">
              <w:t>9</w:t>
            </w:r>
          </w:p>
        </w:tc>
        <w:tc>
          <w:tcPr>
            <w:tcW w:w="980" w:type="dxa"/>
            <w:noWrap/>
            <w:hideMark/>
          </w:tcPr>
          <w:p w:rsidR="006C78E2" w:rsidRPr="003A0530" w:rsidRDefault="006C78E2" w:rsidP="003E4861">
            <w:r w:rsidRPr="003A0530">
              <w:t>0.66461</w:t>
            </w:r>
          </w:p>
        </w:tc>
        <w:tc>
          <w:tcPr>
            <w:tcW w:w="1000" w:type="dxa"/>
            <w:noWrap/>
            <w:hideMark/>
          </w:tcPr>
          <w:p w:rsidR="006C78E2" w:rsidRPr="003A0530" w:rsidRDefault="006C78E2" w:rsidP="003E4861">
            <w:r w:rsidRPr="003A0530">
              <w:t>0.54031</w:t>
            </w:r>
          </w:p>
        </w:tc>
      </w:tr>
      <w:tr w:rsidR="006C78E2" w:rsidRPr="003A0530" w:rsidTr="003E4861">
        <w:trPr>
          <w:trHeight w:val="300"/>
        </w:trPr>
        <w:tc>
          <w:tcPr>
            <w:tcW w:w="1180" w:type="dxa"/>
            <w:noWrap/>
            <w:hideMark/>
          </w:tcPr>
          <w:p w:rsidR="006C78E2" w:rsidRPr="003A0530" w:rsidRDefault="006C78E2" w:rsidP="003E4861">
            <w:r w:rsidRPr="003A0530">
              <w:t>10</w:t>
            </w:r>
          </w:p>
        </w:tc>
        <w:tc>
          <w:tcPr>
            <w:tcW w:w="980" w:type="dxa"/>
            <w:noWrap/>
            <w:hideMark/>
          </w:tcPr>
          <w:p w:rsidR="006C78E2" w:rsidRPr="003A0530" w:rsidRDefault="006C78E2" w:rsidP="003E4861">
            <w:r w:rsidRPr="003A0530">
              <w:t>0.51380</w:t>
            </w:r>
          </w:p>
        </w:tc>
        <w:tc>
          <w:tcPr>
            <w:tcW w:w="1000" w:type="dxa"/>
            <w:noWrap/>
            <w:hideMark/>
          </w:tcPr>
          <w:p w:rsidR="006C78E2" w:rsidRPr="003A0530" w:rsidRDefault="006C78E2" w:rsidP="003E4861">
            <w:r w:rsidRPr="003A0530">
              <w:t>0.50906</w:t>
            </w:r>
          </w:p>
        </w:tc>
      </w:tr>
      <w:tr w:rsidR="006C78E2" w:rsidRPr="003A0530" w:rsidTr="003E4861">
        <w:trPr>
          <w:trHeight w:val="300"/>
        </w:trPr>
        <w:tc>
          <w:tcPr>
            <w:tcW w:w="1180" w:type="dxa"/>
            <w:noWrap/>
            <w:hideMark/>
          </w:tcPr>
          <w:p w:rsidR="006C78E2" w:rsidRPr="003A0530" w:rsidRDefault="006C78E2" w:rsidP="003E4861">
            <w:r w:rsidRPr="003A0530">
              <w:t>11</w:t>
            </w:r>
          </w:p>
        </w:tc>
        <w:tc>
          <w:tcPr>
            <w:tcW w:w="980" w:type="dxa"/>
            <w:noWrap/>
            <w:hideMark/>
          </w:tcPr>
          <w:p w:rsidR="006C78E2" w:rsidRPr="003A0530" w:rsidRDefault="006C78E2" w:rsidP="003E4861">
            <w:r w:rsidRPr="003A0530">
              <w:t>0.59403</w:t>
            </w:r>
          </w:p>
        </w:tc>
        <w:tc>
          <w:tcPr>
            <w:tcW w:w="1000" w:type="dxa"/>
            <w:noWrap/>
            <w:hideMark/>
          </w:tcPr>
          <w:p w:rsidR="006C78E2" w:rsidRPr="003A0530" w:rsidRDefault="006C78E2" w:rsidP="003E4861">
            <w:r w:rsidRPr="003A0530">
              <w:t>0.53216</w:t>
            </w:r>
          </w:p>
        </w:tc>
      </w:tr>
      <w:tr w:rsidR="006C78E2" w:rsidRPr="003A0530" w:rsidTr="003E4861">
        <w:trPr>
          <w:trHeight w:val="300"/>
        </w:trPr>
        <w:tc>
          <w:tcPr>
            <w:tcW w:w="1180" w:type="dxa"/>
            <w:noWrap/>
            <w:hideMark/>
          </w:tcPr>
          <w:p w:rsidR="006C78E2" w:rsidRPr="003A0530" w:rsidRDefault="006C78E2" w:rsidP="003E4861">
            <w:r w:rsidRPr="003A0530">
              <w:t>12</w:t>
            </w:r>
          </w:p>
        </w:tc>
        <w:tc>
          <w:tcPr>
            <w:tcW w:w="980" w:type="dxa"/>
            <w:noWrap/>
            <w:hideMark/>
          </w:tcPr>
          <w:p w:rsidR="006C78E2" w:rsidRPr="003A0530" w:rsidRDefault="006C78E2" w:rsidP="003E4861">
            <w:r w:rsidRPr="003A0530">
              <w:t>0.37144</w:t>
            </w:r>
          </w:p>
        </w:tc>
        <w:tc>
          <w:tcPr>
            <w:tcW w:w="1000" w:type="dxa"/>
            <w:noWrap/>
            <w:hideMark/>
          </w:tcPr>
          <w:p w:rsidR="006C78E2" w:rsidRPr="003A0530" w:rsidRDefault="006C78E2" w:rsidP="003E4861">
            <w:r w:rsidRPr="003A0530">
              <w:t>0.33756</w:t>
            </w:r>
          </w:p>
        </w:tc>
      </w:tr>
      <w:tr w:rsidR="006C78E2" w:rsidRPr="003A0530" w:rsidTr="003E4861">
        <w:trPr>
          <w:trHeight w:val="300"/>
        </w:trPr>
        <w:tc>
          <w:tcPr>
            <w:tcW w:w="1180" w:type="dxa"/>
            <w:noWrap/>
            <w:hideMark/>
          </w:tcPr>
          <w:p w:rsidR="006C78E2" w:rsidRPr="003A0530" w:rsidRDefault="006C78E2" w:rsidP="003E4861">
            <w:r w:rsidRPr="003A0530">
              <w:t>13</w:t>
            </w:r>
          </w:p>
        </w:tc>
        <w:tc>
          <w:tcPr>
            <w:tcW w:w="980" w:type="dxa"/>
            <w:noWrap/>
            <w:hideMark/>
          </w:tcPr>
          <w:p w:rsidR="006C78E2" w:rsidRPr="003A0530" w:rsidRDefault="006C78E2" w:rsidP="003E4861">
            <w:r w:rsidRPr="003A0530">
              <w:t>0.60832</w:t>
            </w:r>
          </w:p>
        </w:tc>
        <w:tc>
          <w:tcPr>
            <w:tcW w:w="1000" w:type="dxa"/>
            <w:noWrap/>
            <w:hideMark/>
          </w:tcPr>
          <w:p w:rsidR="006C78E2" w:rsidRPr="003A0530" w:rsidRDefault="006C78E2" w:rsidP="003E4861">
            <w:r w:rsidRPr="003A0530">
              <w:t>0.57257</w:t>
            </w:r>
          </w:p>
        </w:tc>
      </w:tr>
      <w:tr w:rsidR="006C78E2" w:rsidRPr="003A0530" w:rsidTr="003E4861">
        <w:trPr>
          <w:trHeight w:val="300"/>
        </w:trPr>
        <w:tc>
          <w:tcPr>
            <w:tcW w:w="1180" w:type="dxa"/>
            <w:noWrap/>
            <w:hideMark/>
          </w:tcPr>
          <w:p w:rsidR="006C78E2" w:rsidRPr="003A0530" w:rsidRDefault="006C78E2" w:rsidP="003E4861">
            <w:r w:rsidRPr="003A0530">
              <w:t>14</w:t>
            </w:r>
          </w:p>
        </w:tc>
        <w:tc>
          <w:tcPr>
            <w:tcW w:w="980" w:type="dxa"/>
            <w:noWrap/>
            <w:hideMark/>
          </w:tcPr>
          <w:p w:rsidR="006C78E2" w:rsidRPr="003A0530" w:rsidRDefault="006C78E2" w:rsidP="003E4861">
            <w:r w:rsidRPr="003A0530">
              <w:t>0.52807</w:t>
            </w:r>
          </w:p>
        </w:tc>
        <w:tc>
          <w:tcPr>
            <w:tcW w:w="1000" w:type="dxa"/>
            <w:noWrap/>
            <w:hideMark/>
          </w:tcPr>
          <w:p w:rsidR="006C78E2" w:rsidRPr="003A0530" w:rsidRDefault="006C78E2" w:rsidP="003E4861">
            <w:r w:rsidRPr="003A0530">
              <w:t>0.42046</w:t>
            </w:r>
          </w:p>
        </w:tc>
      </w:tr>
      <w:tr w:rsidR="006C78E2" w:rsidRPr="003A0530" w:rsidTr="003E4861">
        <w:trPr>
          <w:trHeight w:val="300"/>
        </w:trPr>
        <w:tc>
          <w:tcPr>
            <w:tcW w:w="1180" w:type="dxa"/>
            <w:noWrap/>
            <w:hideMark/>
          </w:tcPr>
          <w:p w:rsidR="006C78E2" w:rsidRPr="003A0530" w:rsidRDefault="006C78E2" w:rsidP="003E4861">
            <w:r w:rsidRPr="003A0530">
              <w:t>15</w:t>
            </w:r>
          </w:p>
        </w:tc>
        <w:tc>
          <w:tcPr>
            <w:tcW w:w="980" w:type="dxa"/>
            <w:noWrap/>
            <w:hideMark/>
          </w:tcPr>
          <w:p w:rsidR="006C78E2" w:rsidRPr="003A0530" w:rsidRDefault="006C78E2" w:rsidP="003E4861">
            <w:r w:rsidRPr="003A0530">
              <w:t>0.82390</w:t>
            </w:r>
          </w:p>
        </w:tc>
        <w:tc>
          <w:tcPr>
            <w:tcW w:w="1000" w:type="dxa"/>
            <w:noWrap/>
            <w:hideMark/>
          </w:tcPr>
          <w:p w:rsidR="006C78E2" w:rsidRPr="003A0530" w:rsidRDefault="006C78E2" w:rsidP="003E4861">
            <w:r w:rsidRPr="003A0530">
              <w:t>0.77916</w:t>
            </w:r>
          </w:p>
        </w:tc>
      </w:tr>
      <w:tr w:rsidR="006C78E2" w:rsidRPr="003A0530" w:rsidTr="003E4861">
        <w:trPr>
          <w:trHeight w:val="300"/>
        </w:trPr>
        <w:tc>
          <w:tcPr>
            <w:tcW w:w="1180" w:type="dxa"/>
            <w:noWrap/>
            <w:hideMark/>
          </w:tcPr>
          <w:p w:rsidR="006C78E2" w:rsidRPr="003A0530" w:rsidRDefault="006C78E2" w:rsidP="003E4861">
            <w:r w:rsidRPr="003A0530">
              <w:t>16</w:t>
            </w:r>
          </w:p>
        </w:tc>
        <w:tc>
          <w:tcPr>
            <w:tcW w:w="980" w:type="dxa"/>
            <w:noWrap/>
            <w:hideMark/>
          </w:tcPr>
          <w:p w:rsidR="006C78E2" w:rsidRPr="003A0530" w:rsidRDefault="006C78E2" w:rsidP="003E4861">
            <w:r w:rsidRPr="003A0530">
              <w:t>0.68240</w:t>
            </w:r>
          </w:p>
        </w:tc>
        <w:tc>
          <w:tcPr>
            <w:tcW w:w="1000" w:type="dxa"/>
            <w:noWrap/>
            <w:hideMark/>
          </w:tcPr>
          <w:p w:rsidR="006C78E2" w:rsidRPr="003A0530" w:rsidRDefault="006C78E2" w:rsidP="003E4861">
            <w:r w:rsidRPr="003A0530">
              <w:t>0.66897</w:t>
            </w:r>
          </w:p>
        </w:tc>
      </w:tr>
      <w:tr w:rsidR="006C78E2" w:rsidRPr="003A0530" w:rsidTr="003E4861">
        <w:trPr>
          <w:trHeight w:val="300"/>
        </w:trPr>
        <w:tc>
          <w:tcPr>
            <w:tcW w:w="1180" w:type="dxa"/>
            <w:noWrap/>
            <w:hideMark/>
          </w:tcPr>
          <w:p w:rsidR="006C78E2" w:rsidRPr="003A0530" w:rsidRDefault="006C78E2" w:rsidP="003E4861">
            <w:r w:rsidRPr="003A0530">
              <w:t>17</w:t>
            </w:r>
          </w:p>
        </w:tc>
        <w:tc>
          <w:tcPr>
            <w:tcW w:w="980" w:type="dxa"/>
            <w:noWrap/>
            <w:hideMark/>
          </w:tcPr>
          <w:p w:rsidR="006C78E2" w:rsidRPr="003A0530" w:rsidRDefault="006C78E2" w:rsidP="003E4861">
            <w:r w:rsidRPr="003A0530">
              <w:t>0.46268</w:t>
            </w:r>
          </w:p>
        </w:tc>
        <w:tc>
          <w:tcPr>
            <w:tcW w:w="1000" w:type="dxa"/>
            <w:noWrap/>
            <w:hideMark/>
          </w:tcPr>
          <w:p w:rsidR="006C78E2" w:rsidRPr="003A0530" w:rsidRDefault="006C78E2" w:rsidP="003E4861">
            <w:r w:rsidRPr="003A0530">
              <w:t>0.45757</w:t>
            </w:r>
          </w:p>
        </w:tc>
      </w:tr>
      <w:tr w:rsidR="006C78E2" w:rsidRPr="003A0530" w:rsidTr="003E4861">
        <w:trPr>
          <w:trHeight w:val="300"/>
        </w:trPr>
        <w:tc>
          <w:tcPr>
            <w:tcW w:w="1180" w:type="dxa"/>
            <w:noWrap/>
            <w:hideMark/>
          </w:tcPr>
          <w:p w:rsidR="006C78E2" w:rsidRPr="003A0530" w:rsidRDefault="006C78E2" w:rsidP="003E4861">
            <w:r w:rsidRPr="003A0530">
              <w:t>18</w:t>
            </w:r>
          </w:p>
        </w:tc>
        <w:tc>
          <w:tcPr>
            <w:tcW w:w="980" w:type="dxa"/>
            <w:noWrap/>
            <w:hideMark/>
          </w:tcPr>
          <w:p w:rsidR="006C78E2" w:rsidRPr="003A0530" w:rsidRDefault="006C78E2" w:rsidP="003E4861">
            <w:r w:rsidRPr="003A0530">
              <w:t>0.57651</w:t>
            </w:r>
          </w:p>
        </w:tc>
        <w:tc>
          <w:tcPr>
            <w:tcW w:w="1000" w:type="dxa"/>
            <w:noWrap/>
            <w:hideMark/>
          </w:tcPr>
          <w:p w:rsidR="006C78E2" w:rsidRPr="003A0530" w:rsidRDefault="006C78E2" w:rsidP="003E4861">
            <w:r w:rsidRPr="003A0530">
              <w:t>0.51728</w:t>
            </w:r>
          </w:p>
        </w:tc>
      </w:tr>
      <w:tr w:rsidR="006C78E2" w:rsidRPr="003A0530" w:rsidTr="003E4861">
        <w:trPr>
          <w:trHeight w:val="300"/>
        </w:trPr>
        <w:tc>
          <w:tcPr>
            <w:tcW w:w="1180" w:type="dxa"/>
            <w:noWrap/>
            <w:hideMark/>
          </w:tcPr>
          <w:p w:rsidR="006C78E2" w:rsidRPr="003A0530" w:rsidRDefault="006C78E2" w:rsidP="003E4861">
            <w:r w:rsidRPr="003A0530">
              <w:t>19</w:t>
            </w:r>
          </w:p>
        </w:tc>
        <w:tc>
          <w:tcPr>
            <w:tcW w:w="980" w:type="dxa"/>
            <w:noWrap/>
            <w:hideMark/>
          </w:tcPr>
          <w:p w:rsidR="006C78E2" w:rsidRPr="003A0530" w:rsidRDefault="006C78E2" w:rsidP="003E4861">
            <w:r w:rsidRPr="003A0530">
              <w:t>0.57256</w:t>
            </w:r>
          </w:p>
        </w:tc>
        <w:tc>
          <w:tcPr>
            <w:tcW w:w="1000" w:type="dxa"/>
            <w:noWrap/>
            <w:hideMark/>
          </w:tcPr>
          <w:p w:rsidR="006C78E2" w:rsidRPr="003A0530" w:rsidRDefault="006C78E2" w:rsidP="003E4861">
            <w:r w:rsidRPr="003A0530">
              <w:t>0.49599</w:t>
            </w:r>
          </w:p>
        </w:tc>
      </w:tr>
      <w:tr w:rsidR="006C78E2" w:rsidRPr="003A0530" w:rsidTr="003E4861">
        <w:trPr>
          <w:trHeight w:val="300"/>
        </w:trPr>
        <w:tc>
          <w:tcPr>
            <w:tcW w:w="1180" w:type="dxa"/>
            <w:noWrap/>
            <w:hideMark/>
          </w:tcPr>
          <w:p w:rsidR="006C78E2" w:rsidRPr="003A0530" w:rsidRDefault="006C78E2" w:rsidP="003E4861">
            <w:r w:rsidRPr="003A0530">
              <w:t>20</w:t>
            </w:r>
          </w:p>
        </w:tc>
        <w:tc>
          <w:tcPr>
            <w:tcW w:w="980" w:type="dxa"/>
            <w:noWrap/>
            <w:hideMark/>
          </w:tcPr>
          <w:p w:rsidR="006C78E2" w:rsidRPr="003A0530" w:rsidRDefault="006C78E2" w:rsidP="003E4861">
            <w:r w:rsidRPr="003A0530">
              <w:t>0.60720</w:t>
            </w:r>
          </w:p>
        </w:tc>
        <w:tc>
          <w:tcPr>
            <w:tcW w:w="1000" w:type="dxa"/>
            <w:noWrap/>
            <w:hideMark/>
          </w:tcPr>
          <w:p w:rsidR="006C78E2" w:rsidRPr="003A0530" w:rsidRDefault="006C78E2" w:rsidP="003E4861">
            <w:r w:rsidRPr="003A0530">
              <w:t>0.56142</w:t>
            </w:r>
          </w:p>
        </w:tc>
      </w:tr>
      <w:tr w:rsidR="006C78E2" w:rsidRPr="003A0530" w:rsidTr="003E4861">
        <w:trPr>
          <w:trHeight w:val="300"/>
        </w:trPr>
        <w:tc>
          <w:tcPr>
            <w:tcW w:w="1180" w:type="dxa"/>
            <w:noWrap/>
            <w:hideMark/>
          </w:tcPr>
          <w:p w:rsidR="006C78E2" w:rsidRPr="003A0530" w:rsidRDefault="006C78E2" w:rsidP="003E4861">
            <w:r w:rsidRPr="003A0530">
              <w:t>21</w:t>
            </w:r>
          </w:p>
        </w:tc>
        <w:tc>
          <w:tcPr>
            <w:tcW w:w="980" w:type="dxa"/>
            <w:noWrap/>
            <w:hideMark/>
          </w:tcPr>
          <w:p w:rsidR="006C78E2" w:rsidRPr="003A0530" w:rsidRDefault="006C78E2" w:rsidP="003E4861">
            <w:r w:rsidRPr="003A0530">
              <w:t>0.54251</w:t>
            </w:r>
          </w:p>
        </w:tc>
        <w:tc>
          <w:tcPr>
            <w:tcW w:w="1000" w:type="dxa"/>
            <w:noWrap/>
            <w:hideMark/>
          </w:tcPr>
          <w:p w:rsidR="006C78E2" w:rsidRPr="003A0530" w:rsidRDefault="006C78E2" w:rsidP="003E4861">
            <w:r w:rsidRPr="003A0530">
              <w:t>0.48132</w:t>
            </w:r>
          </w:p>
        </w:tc>
      </w:tr>
      <w:tr w:rsidR="006C78E2" w:rsidRPr="003A0530" w:rsidTr="003E4861">
        <w:trPr>
          <w:trHeight w:val="300"/>
        </w:trPr>
        <w:tc>
          <w:tcPr>
            <w:tcW w:w="1180" w:type="dxa"/>
            <w:noWrap/>
            <w:hideMark/>
          </w:tcPr>
          <w:p w:rsidR="006C78E2" w:rsidRPr="003A0530" w:rsidRDefault="006C78E2" w:rsidP="003E4861">
            <w:r w:rsidRPr="003A0530">
              <w:t>22</w:t>
            </w:r>
          </w:p>
        </w:tc>
        <w:tc>
          <w:tcPr>
            <w:tcW w:w="980" w:type="dxa"/>
            <w:noWrap/>
            <w:hideMark/>
          </w:tcPr>
          <w:p w:rsidR="006C78E2" w:rsidRPr="003A0530" w:rsidRDefault="006C78E2" w:rsidP="003E4861">
            <w:r w:rsidRPr="003A0530">
              <w:t>0.62520</w:t>
            </w:r>
          </w:p>
        </w:tc>
        <w:tc>
          <w:tcPr>
            <w:tcW w:w="1000" w:type="dxa"/>
            <w:noWrap/>
            <w:hideMark/>
          </w:tcPr>
          <w:p w:rsidR="006C78E2" w:rsidRPr="003A0530" w:rsidRDefault="006C78E2" w:rsidP="003E4861">
            <w:r w:rsidRPr="003A0530">
              <w:t>0.61098</w:t>
            </w:r>
          </w:p>
        </w:tc>
      </w:tr>
      <w:tr w:rsidR="006C78E2" w:rsidRPr="003A0530" w:rsidTr="003E4861">
        <w:trPr>
          <w:trHeight w:val="300"/>
        </w:trPr>
        <w:tc>
          <w:tcPr>
            <w:tcW w:w="1180" w:type="dxa"/>
            <w:noWrap/>
            <w:hideMark/>
          </w:tcPr>
          <w:p w:rsidR="006C78E2" w:rsidRPr="003A0530" w:rsidRDefault="006C78E2" w:rsidP="003E4861">
            <w:r w:rsidRPr="003A0530">
              <w:t>23</w:t>
            </w:r>
          </w:p>
        </w:tc>
        <w:tc>
          <w:tcPr>
            <w:tcW w:w="980" w:type="dxa"/>
            <w:noWrap/>
            <w:hideMark/>
          </w:tcPr>
          <w:p w:rsidR="006C78E2" w:rsidRPr="003A0530" w:rsidRDefault="006C78E2" w:rsidP="003E4861">
            <w:r w:rsidRPr="003A0530">
              <w:t>0.69423</w:t>
            </w:r>
          </w:p>
        </w:tc>
        <w:tc>
          <w:tcPr>
            <w:tcW w:w="1000" w:type="dxa"/>
            <w:noWrap/>
            <w:hideMark/>
          </w:tcPr>
          <w:p w:rsidR="006C78E2" w:rsidRPr="003A0530" w:rsidRDefault="006C78E2" w:rsidP="003E4861">
            <w:r w:rsidRPr="003A0530">
              <w:t>0.60328</w:t>
            </w:r>
          </w:p>
        </w:tc>
      </w:tr>
      <w:tr w:rsidR="006C78E2" w:rsidRPr="003A0530" w:rsidTr="003E4861">
        <w:trPr>
          <w:trHeight w:val="300"/>
        </w:trPr>
        <w:tc>
          <w:tcPr>
            <w:tcW w:w="1180" w:type="dxa"/>
            <w:noWrap/>
            <w:hideMark/>
          </w:tcPr>
          <w:p w:rsidR="006C78E2" w:rsidRPr="003A0530" w:rsidRDefault="006C78E2" w:rsidP="003E4861">
            <w:r w:rsidRPr="003A0530">
              <w:t>24</w:t>
            </w:r>
          </w:p>
        </w:tc>
        <w:tc>
          <w:tcPr>
            <w:tcW w:w="980" w:type="dxa"/>
            <w:noWrap/>
            <w:hideMark/>
          </w:tcPr>
          <w:p w:rsidR="006C78E2" w:rsidRPr="003A0530" w:rsidRDefault="006C78E2" w:rsidP="003E4861">
            <w:r w:rsidRPr="003A0530">
              <w:t>0.51200</w:t>
            </w:r>
          </w:p>
        </w:tc>
        <w:tc>
          <w:tcPr>
            <w:tcW w:w="1000" w:type="dxa"/>
            <w:noWrap/>
            <w:hideMark/>
          </w:tcPr>
          <w:p w:rsidR="006C78E2" w:rsidRPr="003A0530" w:rsidRDefault="006C78E2" w:rsidP="003E4861">
            <w:r w:rsidRPr="003A0530">
              <w:t>0.46383</w:t>
            </w:r>
          </w:p>
        </w:tc>
      </w:tr>
      <w:tr w:rsidR="006C78E2" w:rsidRPr="003A0530" w:rsidTr="003E4861">
        <w:trPr>
          <w:trHeight w:val="300"/>
        </w:trPr>
        <w:tc>
          <w:tcPr>
            <w:tcW w:w="1180" w:type="dxa"/>
            <w:noWrap/>
            <w:hideMark/>
          </w:tcPr>
          <w:p w:rsidR="006C78E2" w:rsidRPr="003A0530" w:rsidRDefault="006C78E2" w:rsidP="003E4861">
            <w:r w:rsidRPr="003A0530">
              <w:t>25</w:t>
            </w:r>
          </w:p>
        </w:tc>
        <w:tc>
          <w:tcPr>
            <w:tcW w:w="980" w:type="dxa"/>
            <w:noWrap/>
            <w:hideMark/>
          </w:tcPr>
          <w:p w:rsidR="006C78E2" w:rsidRPr="003A0530" w:rsidRDefault="006C78E2" w:rsidP="003E4861">
            <w:r w:rsidRPr="003A0530">
              <w:t>0.59166</w:t>
            </w:r>
          </w:p>
        </w:tc>
        <w:tc>
          <w:tcPr>
            <w:tcW w:w="1000" w:type="dxa"/>
            <w:noWrap/>
            <w:hideMark/>
          </w:tcPr>
          <w:p w:rsidR="006C78E2" w:rsidRPr="003A0530" w:rsidRDefault="006C78E2" w:rsidP="003E4861">
            <w:r w:rsidRPr="003A0530">
              <w:t>0.55184</w:t>
            </w:r>
          </w:p>
        </w:tc>
      </w:tr>
      <w:tr w:rsidR="006C78E2" w:rsidRPr="003A0530" w:rsidTr="003E4861">
        <w:trPr>
          <w:trHeight w:val="300"/>
        </w:trPr>
        <w:tc>
          <w:tcPr>
            <w:tcW w:w="1180" w:type="dxa"/>
            <w:noWrap/>
            <w:hideMark/>
          </w:tcPr>
          <w:p w:rsidR="006C78E2" w:rsidRPr="003A0530" w:rsidRDefault="006C78E2" w:rsidP="003E4861">
            <w:r w:rsidRPr="003A0530">
              <w:t>26</w:t>
            </w:r>
          </w:p>
        </w:tc>
        <w:tc>
          <w:tcPr>
            <w:tcW w:w="980" w:type="dxa"/>
            <w:noWrap/>
            <w:hideMark/>
          </w:tcPr>
          <w:p w:rsidR="006C78E2" w:rsidRPr="003A0530" w:rsidRDefault="006C78E2" w:rsidP="003E4861">
            <w:r w:rsidRPr="003A0530">
              <w:t>0.55963</w:t>
            </w:r>
          </w:p>
        </w:tc>
        <w:tc>
          <w:tcPr>
            <w:tcW w:w="1000" w:type="dxa"/>
            <w:noWrap/>
            <w:hideMark/>
          </w:tcPr>
          <w:p w:rsidR="006C78E2" w:rsidRPr="003A0530" w:rsidRDefault="006C78E2" w:rsidP="003E4861">
            <w:r w:rsidRPr="003A0530">
              <w:t>0.54106</w:t>
            </w:r>
          </w:p>
        </w:tc>
      </w:tr>
      <w:tr w:rsidR="006C78E2" w:rsidRPr="003A0530" w:rsidTr="003E4861">
        <w:trPr>
          <w:trHeight w:val="300"/>
        </w:trPr>
        <w:tc>
          <w:tcPr>
            <w:tcW w:w="1180" w:type="dxa"/>
            <w:noWrap/>
            <w:hideMark/>
          </w:tcPr>
          <w:p w:rsidR="006C78E2" w:rsidRPr="003A0530" w:rsidRDefault="006C78E2" w:rsidP="003E4861">
            <w:r w:rsidRPr="003A0530">
              <w:t>27</w:t>
            </w:r>
          </w:p>
        </w:tc>
        <w:tc>
          <w:tcPr>
            <w:tcW w:w="980" w:type="dxa"/>
            <w:noWrap/>
            <w:hideMark/>
          </w:tcPr>
          <w:p w:rsidR="006C78E2" w:rsidRPr="003A0530" w:rsidRDefault="006C78E2" w:rsidP="003E4861">
            <w:r w:rsidRPr="003A0530">
              <w:t>0.58825</w:t>
            </w:r>
          </w:p>
        </w:tc>
        <w:tc>
          <w:tcPr>
            <w:tcW w:w="1000" w:type="dxa"/>
            <w:noWrap/>
            <w:hideMark/>
          </w:tcPr>
          <w:p w:rsidR="006C78E2" w:rsidRPr="003A0530" w:rsidRDefault="006C78E2" w:rsidP="003E4861">
            <w:r w:rsidRPr="003A0530">
              <w:t>0.55057</w:t>
            </w:r>
          </w:p>
        </w:tc>
      </w:tr>
      <w:tr w:rsidR="006C78E2" w:rsidRPr="003A0530" w:rsidTr="003E4861">
        <w:trPr>
          <w:trHeight w:val="300"/>
        </w:trPr>
        <w:tc>
          <w:tcPr>
            <w:tcW w:w="1180" w:type="dxa"/>
            <w:noWrap/>
            <w:hideMark/>
          </w:tcPr>
          <w:p w:rsidR="006C78E2" w:rsidRPr="003A0530" w:rsidRDefault="006C78E2" w:rsidP="003E4861">
            <w:r w:rsidRPr="003A0530">
              <w:t>28</w:t>
            </w:r>
          </w:p>
        </w:tc>
        <w:tc>
          <w:tcPr>
            <w:tcW w:w="980" w:type="dxa"/>
            <w:noWrap/>
            <w:hideMark/>
          </w:tcPr>
          <w:p w:rsidR="006C78E2" w:rsidRPr="003A0530" w:rsidRDefault="006C78E2" w:rsidP="003E4861">
            <w:r w:rsidRPr="003A0530">
              <w:t>0.76697</w:t>
            </w:r>
          </w:p>
        </w:tc>
        <w:tc>
          <w:tcPr>
            <w:tcW w:w="1000" w:type="dxa"/>
            <w:noWrap/>
            <w:hideMark/>
          </w:tcPr>
          <w:p w:rsidR="006C78E2" w:rsidRPr="003A0530" w:rsidRDefault="006C78E2" w:rsidP="003E4861">
            <w:r w:rsidRPr="003A0530">
              <w:t>0.64782</w:t>
            </w:r>
          </w:p>
        </w:tc>
      </w:tr>
      <w:tr w:rsidR="006C78E2" w:rsidRPr="003A0530" w:rsidTr="003E4861">
        <w:trPr>
          <w:trHeight w:val="300"/>
        </w:trPr>
        <w:tc>
          <w:tcPr>
            <w:tcW w:w="1180" w:type="dxa"/>
            <w:noWrap/>
            <w:hideMark/>
          </w:tcPr>
          <w:p w:rsidR="006C78E2" w:rsidRPr="003A0530" w:rsidRDefault="006C78E2" w:rsidP="003E4861">
            <w:r w:rsidRPr="003A0530">
              <w:t>29</w:t>
            </w:r>
          </w:p>
        </w:tc>
        <w:tc>
          <w:tcPr>
            <w:tcW w:w="980" w:type="dxa"/>
            <w:noWrap/>
            <w:hideMark/>
          </w:tcPr>
          <w:p w:rsidR="006C78E2" w:rsidRPr="003A0530" w:rsidRDefault="006C78E2" w:rsidP="003E4861">
            <w:r w:rsidRPr="003A0530">
              <w:t>0.55125</w:t>
            </w:r>
          </w:p>
        </w:tc>
        <w:tc>
          <w:tcPr>
            <w:tcW w:w="1000" w:type="dxa"/>
            <w:noWrap/>
            <w:hideMark/>
          </w:tcPr>
          <w:p w:rsidR="006C78E2" w:rsidRPr="003A0530" w:rsidRDefault="006C78E2" w:rsidP="003E4861">
            <w:r w:rsidRPr="003A0530">
              <w:t>0.49158</w:t>
            </w:r>
          </w:p>
        </w:tc>
      </w:tr>
      <w:tr w:rsidR="006C78E2" w:rsidRPr="003A0530" w:rsidTr="003E4861">
        <w:trPr>
          <w:trHeight w:val="300"/>
        </w:trPr>
        <w:tc>
          <w:tcPr>
            <w:tcW w:w="1180" w:type="dxa"/>
            <w:noWrap/>
            <w:hideMark/>
          </w:tcPr>
          <w:p w:rsidR="006C78E2" w:rsidRPr="003A0530" w:rsidRDefault="006C78E2" w:rsidP="003E4861">
            <w:r w:rsidRPr="003A0530">
              <w:t>30</w:t>
            </w:r>
          </w:p>
        </w:tc>
        <w:tc>
          <w:tcPr>
            <w:tcW w:w="980" w:type="dxa"/>
            <w:noWrap/>
            <w:hideMark/>
          </w:tcPr>
          <w:p w:rsidR="006C78E2" w:rsidRPr="003A0530" w:rsidRDefault="006C78E2" w:rsidP="003E4861">
            <w:r w:rsidRPr="003A0530">
              <w:t>0.25630</w:t>
            </w:r>
          </w:p>
        </w:tc>
        <w:tc>
          <w:tcPr>
            <w:tcW w:w="1000" w:type="dxa"/>
            <w:noWrap/>
            <w:hideMark/>
          </w:tcPr>
          <w:p w:rsidR="006C78E2" w:rsidRPr="003A0530" w:rsidRDefault="006C78E2" w:rsidP="003E4861">
            <w:r w:rsidRPr="003A0530">
              <w:t>0.22664</w:t>
            </w:r>
          </w:p>
        </w:tc>
      </w:tr>
    </w:tbl>
    <w:p w:rsidR="006C78E2" w:rsidRDefault="006C78E2" w:rsidP="006C78E2">
      <w:pPr>
        <w:pStyle w:val="Caption"/>
        <w:keepNext/>
      </w:pPr>
      <w:bookmarkStart w:id="20" w:name="_Ref338767681"/>
      <w:r>
        <w:t xml:space="preserve">Table </w:t>
      </w:r>
      <w:fldSimple w:instr=" SEQ Table \* ARABIC ">
        <w:r>
          <w:rPr>
            <w:noProof/>
          </w:rPr>
          <w:t>1</w:t>
        </w:r>
      </w:fldSimple>
      <w:bookmarkEnd w:id="20"/>
      <w:r>
        <w:t xml:space="preserve"> Hypothetical individual patient data</w:t>
      </w:r>
    </w:p>
    <w:p w:rsidR="006C78E2" w:rsidRDefault="006C78E2">
      <w:r>
        <w:br w:type="page"/>
      </w:r>
    </w:p>
    <w:p w:rsidR="00DF407F" w:rsidRDefault="006C78E2" w:rsidP="006C78E2">
      <w:pPr>
        <w:pStyle w:val="Heading2"/>
      </w:pPr>
      <w:r>
        <w:lastRenderedPageBreak/>
        <w:t xml:space="preserve">Appendix 2: R code </w:t>
      </w:r>
    </w:p>
    <w:tbl>
      <w:tblPr>
        <w:tblStyle w:val="TableGrid"/>
        <w:tblW w:w="0" w:type="auto"/>
        <w:tblLook w:val="04A0" w:firstRow="1" w:lastRow="0" w:firstColumn="1" w:lastColumn="0" w:noHBand="0" w:noVBand="1"/>
      </w:tblPr>
      <w:tblGrid>
        <w:gridCol w:w="5637"/>
        <w:gridCol w:w="3605"/>
      </w:tblGrid>
      <w:tr w:rsidR="00B714CC" w:rsidTr="00E546A3">
        <w:tc>
          <w:tcPr>
            <w:tcW w:w="5637" w:type="dxa"/>
          </w:tcPr>
          <w:p w:rsidR="004634E1" w:rsidRDefault="00AC3BF9" w:rsidP="00DF407F">
            <w:r>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t>Methods</w:t>
            </w:r>
          </w:p>
        </w:tc>
      </w:tr>
      <w:tr w:rsidR="00B714CC" w:rsidTr="00E546A3">
        <w:trPr>
          <w:trHeight w:val="489"/>
        </w:trPr>
        <w:tc>
          <w:tcPr>
            <w:tcW w:w="5637" w:type="dxa"/>
          </w:tcPr>
          <w:p w:rsidR="00181285" w:rsidRDefault="00181285" w:rsidP="004634E1">
            <w:proofErr w:type="spellStart"/>
            <w:r>
              <w:t>n.PSA</w:t>
            </w:r>
            <w:proofErr w:type="spellEnd"/>
            <w:r>
              <w:t xml:space="preserve">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lastRenderedPageBreak/>
              <w:t xml:space="preserve">PSA.method01 &lt;-  </w:t>
            </w:r>
            <w:proofErr w:type="spellStart"/>
            <w:r>
              <w:t>data.frame</w:t>
            </w:r>
            <w:proofErr w:type="spellEnd"/>
            <w:r>
              <w:t>(u1=</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181285">
            <w:r>
              <w:t xml:space="preserve">                               u2=</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t>Method 2: Same Random Number Seed</w:t>
            </w:r>
          </w:p>
        </w:tc>
      </w:tr>
      <w:tr w:rsidR="00B714CC" w:rsidTr="003B7023">
        <w:trPr>
          <w:trHeight w:hRule="exact" w:val="4683"/>
        </w:trPr>
        <w:tc>
          <w:tcPr>
            <w:tcW w:w="5637" w:type="dxa"/>
          </w:tcPr>
          <w:p w:rsidR="00E546A3" w:rsidRDefault="00E546A3" w:rsidP="004634E1">
            <w:proofErr w:type="spellStart"/>
            <w:r>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lastRenderedPageBreak/>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B3216C" w:rsidRDefault="00B3216C" w:rsidP="004634E1"/>
          <w:p w:rsidR="00181285" w:rsidRDefault="00181285" w:rsidP="004634E1">
            <w:r>
              <w:t xml:space="preserve">u2 &lt;- rep(NA, </w:t>
            </w:r>
            <w:proofErr w:type="spellStart"/>
            <w:r>
              <w:t>n.PSA</w:t>
            </w:r>
            <w:proofErr w:type="spellEnd"/>
            <w:r>
              <w:t>)</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 xml:space="preserve">u1 &lt;- rep(NA, </w:t>
            </w:r>
            <w:proofErr w:type="spellStart"/>
            <w:r>
              <w:t>n.PSA</w:t>
            </w:r>
            <w:proofErr w:type="spellEnd"/>
            <w:r>
              <w:t>)</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w:t>
            </w:r>
            <w:proofErr w:type="spellStart"/>
            <w:r>
              <w:t>n.psa</w:t>
            </w:r>
            <w:proofErr w:type="spellEnd"/>
            <w:r>
              <w:t>,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E546A3">
        <w:trPr>
          <w:trHeight w:val="24750"/>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 xml:space="preserve">,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xml:space="preserve">, </w:t>
            </w:r>
            <w:proofErr w:type="spellStart"/>
            <w:r>
              <w:t>this.cov</w:t>
            </w:r>
            <w:proofErr w:type="spellEnd"/>
            <w:r>
              <w:t>,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w:t>
            </w:r>
            <w:proofErr w:type="spellStart"/>
            <w:r>
              <w:t>this.cov</w:t>
            </w:r>
            <w:proofErr w:type="spellEnd"/>
            <w:r>
              <w:t>==</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This covariance: ", </w:t>
            </w:r>
            <w:proofErr w:type="spellStart"/>
            <w:r>
              <w:t>this.cov</w:t>
            </w:r>
            <w:proofErr w:type="spellEnd"/>
            <w:r>
              <w:t xml:space="preserve">, "\n", </w:t>
            </w:r>
            <w:proofErr w:type="spellStart"/>
            <w:r>
              <w:t>sep</w:t>
            </w:r>
            <w:proofErr w:type="spellEnd"/>
            <w:r>
              <w:t>="")</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w:t>
            </w:r>
            <w:proofErr w:type="spellStart"/>
            <w:r>
              <w:t>this.cov</w:t>
            </w:r>
            <w:proofErr w:type="spellEnd"/>
            <w:r>
              <w:t>,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w:t>
            </w:r>
            <w:proofErr w:type="spellStart"/>
            <w:r>
              <w:t>this.cov</w:t>
            </w:r>
            <w:proofErr w:type="spellEnd"/>
            <w:r>
              <w:t>, "\n")</w:t>
            </w:r>
          </w:p>
          <w:p w:rsidR="00181285" w:rsidRDefault="00181285" w:rsidP="004634E1">
            <w:r>
              <w:t xml:space="preserve">        </w:t>
            </w:r>
            <w:proofErr w:type="spellStart"/>
            <w:r>
              <w:t>this.cov</w:t>
            </w:r>
            <w:proofErr w:type="spellEnd"/>
            <w:r>
              <w:t xml:space="preserve"> &lt;- </w:t>
            </w:r>
            <w:proofErr w:type="spellStart"/>
            <w:r>
              <w:t>this.cov</w:t>
            </w:r>
            <w:proofErr w:type="spellEnd"/>
            <w:r>
              <w:t xml:space="preserve"> + </w:t>
            </w:r>
            <w:proofErr w:type="spellStart"/>
            <w:r>
              <w:t>incBy</w:t>
            </w:r>
            <w:proofErr w:type="spellEnd"/>
            <w:r>
              <w:t xml:space="preserve"> # increment the values by a little bit</w:t>
            </w:r>
          </w:p>
          <w:p w:rsidR="00181285" w:rsidRDefault="00181285" w:rsidP="004634E1">
            <w:r>
              <w:t xml:space="preserve">        cat("Trying ", </w:t>
            </w:r>
            <w:proofErr w:type="spellStart"/>
            <w:r>
              <w:t>this.cov</w:t>
            </w:r>
            <w:proofErr w:type="spellEnd"/>
            <w:r>
              <w:t>, "\n")</w:t>
            </w:r>
          </w:p>
          <w:p w:rsidR="00181285" w:rsidRDefault="00181285" w:rsidP="004634E1">
            <w:r>
              <w:t xml:space="preserve">      } else {</w:t>
            </w:r>
          </w:p>
          <w:p w:rsidR="00181285" w:rsidRDefault="00181285" w:rsidP="004634E1">
            <w:r>
              <w:t xml:space="preserve">        cat("Found ", </w:t>
            </w:r>
            <w:proofErr w:type="spellStart"/>
            <w:r>
              <w:t>this.cov</w:t>
            </w:r>
            <w:proofErr w:type="spellEnd"/>
            <w:r>
              <w:t>,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w:t>
            </w:r>
            <w:proofErr w:type="spellStart"/>
            <w:r>
              <w:t>this.cov</w:t>
            </w:r>
            <w:proofErr w:type="spellEnd"/>
            <w:r>
              <w:t>,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3E4861" w:rsidRDefault="003E4861" w:rsidP="003E4861"/>
          <w:p w:rsidR="003E4861" w:rsidRDefault="003E4861" w:rsidP="003E4861">
            <w:r>
              <w:t xml:space="preserve">rU1 &lt;- </w:t>
            </w:r>
            <w:proofErr w:type="spellStart"/>
            <w:r>
              <w:t>rnorm</w:t>
            </w:r>
            <w:proofErr w:type="spellEnd"/>
            <w:r>
              <w:t>(</w:t>
            </w:r>
            <w:proofErr w:type="spellStart"/>
            <w:r>
              <w:t>n.PSA</w:t>
            </w:r>
            <w:proofErr w:type="spellEnd"/>
            <w:r>
              <w:t>, U1.summary$mu, U1.summary$sd)</w:t>
            </w:r>
          </w:p>
          <w:p w:rsidR="003E4861" w:rsidRDefault="003E4861" w:rsidP="003E4861">
            <w:r>
              <w:t xml:space="preserve">rU2 &lt;- </w:t>
            </w:r>
            <w:proofErr w:type="spellStart"/>
            <w:r>
              <w:t>rnorm</w:t>
            </w:r>
            <w:proofErr w:type="spellEnd"/>
            <w:r>
              <w:t>(</w:t>
            </w:r>
            <w:proofErr w:type="spellStart"/>
            <w:r>
              <w:t>n.PSA</w:t>
            </w:r>
            <w:proofErr w:type="spellEnd"/>
            <w:r>
              <w:t>, U2.summary$mu, U2.summary$sd)</w:t>
            </w:r>
          </w:p>
          <w:p w:rsidR="003E4861" w:rsidRDefault="003E4861" w:rsidP="003E4861"/>
          <w:p w:rsidR="003E4861" w:rsidRDefault="003E4861" w:rsidP="003E4861"/>
          <w:p w:rsidR="00F552DF" w:rsidRDefault="00F552DF" w:rsidP="003E4861"/>
          <w:p w:rsidR="00F552DF" w:rsidRDefault="00F552DF" w:rsidP="003E4861"/>
          <w:p w:rsidR="003E4861" w:rsidRDefault="003E4861" w:rsidP="003E4861">
            <w:proofErr w:type="spellStart"/>
            <w:r>
              <w:t>ShowImps</w:t>
            </w:r>
            <w:proofErr w:type="spellEnd"/>
            <w:r>
              <w:t xml:space="preserve"> &lt;- function(U1, U2, a, b, </w:t>
            </w:r>
            <w:proofErr w:type="spellStart"/>
            <w:r>
              <w:t>n.PSA</w:t>
            </w:r>
            <w:proofErr w:type="spellEnd"/>
            <w:r>
              <w:t xml:space="preserve">, main="", </w:t>
            </w:r>
            <w:proofErr w:type="spellStart"/>
            <w:r>
              <w:t>xlim</w:t>
            </w:r>
            <w:proofErr w:type="spellEnd"/>
            <w:r>
              <w:t xml:space="preserve">=c(0,1), </w:t>
            </w:r>
            <w:proofErr w:type="spellStart"/>
            <w:r>
              <w:t>ylim</w:t>
            </w:r>
            <w:proofErr w:type="spellEnd"/>
            <w:r>
              <w:t xml:space="preserve">=NA, </w:t>
            </w:r>
            <w:proofErr w:type="spellStart"/>
            <w:r>
              <w:t>ylab</w:t>
            </w:r>
            <w:proofErr w:type="spellEnd"/>
            <w:r>
              <w:t>="", generate=F){</w:t>
            </w:r>
          </w:p>
          <w:p w:rsidR="003E4861" w:rsidRDefault="003E4861" w:rsidP="003E4861">
            <w:r>
              <w:t xml:space="preserve"> if (all(is.na(</w:t>
            </w:r>
            <w:proofErr w:type="spellStart"/>
            <w:r>
              <w:t>ylim</w:t>
            </w:r>
            <w:proofErr w:type="spellEnd"/>
            <w:r>
              <w:t xml:space="preserve">))==T){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ab</w:t>
            </w:r>
            <w:proofErr w:type="spellEnd"/>
            <w:r>
              <w:t>=</w:t>
            </w:r>
            <w:proofErr w:type="spellStart"/>
            <w:r>
              <w:t>ylab</w:t>
            </w:r>
            <w:proofErr w:type="spellEnd"/>
            <w:r>
              <w:t>)</w:t>
            </w:r>
          </w:p>
          <w:p w:rsidR="003E4861" w:rsidRDefault="003E4861" w:rsidP="003E4861">
            <w:r>
              <w:t xml:space="preserve"> } else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im</w:t>
            </w:r>
            <w:proofErr w:type="spellEnd"/>
            <w:r>
              <w:t>=</w:t>
            </w:r>
            <w:proofErr w:type="spellStart"/>
            <w:r>
              <w:t>ylim</w:t>
            </w:r>
            <w:proofErr w:type="spellEnd"/>
            <w:r>
              <w:t xml:space="preserve">, </w:t>
            </w:r>
            <w:proofErr w:type="spellStart"/>
            <w:r>
              <w:t>ylab</w:t>
            </w:r>
            <w:proofErr w:type="spellEnd"/>
            <w:r>
              <w:t>=</w:t>
            </w:r>
            <w:proofErr w:type="spellStart"/>
            <w:r>
              <w:t>ylab</w:t>
            </w:r>
            <w:proofErr w:type="spellEnd"/>
            <w:r>
              <w:t>)</w:t>
            </w:r>
          </w:p>
          <w:p w:rsidR="003E4861" w:rsidRDefault="003E4861" w:rsidP="003E4861">
            <w:r>
              <w:t xml:space="preserve"> }</w:t>
            </w:r>
          </w:p>
          <w:p w:rsidR="003E4861" w:rsidRDefault="003E4861" w:rsidP="003E4861">
            <w:r>
              <w:t xml:space="preserve">  lines(density(U2), </w:t>
            </w:r>
            <w:proofErr w:type="spellStart"/>
            <w:r>
              <w:t>lty</w:t>
            </w:r>
            <w:proofErr w:type="spellEnd"/>
            <w:r>
              <w:t>="dashed")</w:t>
            </w:r>
          </w:p>
          <w:p w:rsidR="003E4861" w:rsidRDefault="003E4861" w:rsidP="003E4861">
            <w:r>
              <w:t xml:space="preserve">  </w:t>
            </w:r>
          </w:p>
          <w:p w:rsidR="003E4861" w:rsidRDefault="003E4861" w:rsidP="003E4861">
            <w:r>
              <w:t xml:space="preserve">  increment &lt;- </w:t>
            </w:r>
            <w:proofErr w:type="spellStart"/>
            <w:r>
              <w:t>rbeta</w:t>
            </w:r>
            <w:proofErr w:type="spellEnd"/>
            <w:r>
              <w:t>(</w:t>
            </w:r>
            <w:proofErr w:type="spellStart"/>
            <w:r>
              <w:t>n.PSA</w:t>
            </w:r>
            <w:proofErr w:type="spellEnd"/>
            <w:r>
              <w:t>, a, b)</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lines(density(U1.subst), </w:t>
            </w:r>
            <w:proofErr w:type="spellStart"/>
            <w:r>
              <w:t>lty</w:t>
            </w:r>
            <w:proofErr w:type="spellEnd"/>
            <w:r>
              <w:t xml:space="preserve">="dashed", </w:t>
            </w:r>
            <w:proofErr w:type="spellStart"/>
            <w:r>
              <w:t>lwd</w:t>
            </w:r>
            <w:proofErr w:type="spellEnd"/>
            <w:r>
              <w:t>=2)</w:t>
            </w:r>
          </w:p>
          <w:p w:rsidR="003E4861" w:rsidRDefault="003E4861" w:rsidP="003E4861">
            <w:r>
              <w:t xml:space="preserve">  </w:t>
            </w:r>
          </w:p>
          <w:p w:rsidR="003E4861" w:rsidRDefault="003E4861" w:rsidP="003E4861">
            <w:r>
              <w:t xml:space="preserve">  legend("</w:t>
            </w:r>
            <w:proofErr w:type="spellStart"/>
            <w:r>
              <w:t>topright</w:t>
            </w:r>
            <w:proofErr w:type="spellEnd"/>
            <w:r>
              <w:t xml:space="preserve">", legend=c("U1", "U2", "U1*"), </w:t>
            </w:r>
            <w:proofErr w:type="spellStart"/>
            <w:r>
              <w:t>lty</w:t>
            </w:r>
            <w:proofErr w:type="spellEnd"/>
            <w:r>
              <w:t xml:space="preserve">=c("solid", "dashed", "dashed"), </w:t>
            </w:r>
            <w:proofErr w:type="spellStart"/>
            <w:r>
              <w:t>lwd</w:t>
            </w:r>
            <w:proofErr w:type="spellEnd"/>
            <w:r>
              <w:t>=c(1,1,2))</w:t>
            </w:r>
          </w:p>
          <w:p w:rsidR="003E4861" w:rsidRDefault="003E4861" w:rsidP="003E4861">
            <w:r>
              <w:t xml:space="preserve">  </w:t>
            </w:r>
          </w:p>
          <w:p w:rsidR="003E4861" w:rsidRDefault="003E4861" w:rsidP="003E4861">
            <w:r>
              <w:t xml:space="preserve">  if(generate==F){</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  </w:t>
            </w:r>
          </w:p>
          <w:p w:rsidR="003E4861" w:rsidRDefault="003E4861" w:rsidP="003E4861">
            <w:r>
              <w:t xml:space="preserve">  } else {</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U1.subst = U1.subst</w:t>
            </w:r>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3E4861" w:rsidRDefault="003E4861" w:rsidP="003E4861">
            <w:r>
              <w:t>}</w:t>
            </w:r>
          </w:p>
          <w:p w:rsidR="003E4861" w:rsidRDefault="003E4861" w:rsidP="003E4861"/>
          <w:p w:rsidR="00F552DF" w:rsidRDefault="00F552DF" w:rsidP="003E4861"/>
          <w:p w:rsidR="003E4861" w:rsidRDefault="003E4861" w:rsidP="003E4861">
            <w:proofErr w:type="spellStart"/>
            <w:r>
              <w:lastRenderedPageBreak/>
              <w:t>CalcImps</w:t>
            </w:r>
            <w:proofErr w:type="spellEnd"/>
            <w:r>
              <w:t xml:space="preserve"> &lt;- function(U1, U2, </w:t>
            </w:r>
            <w:proofErr w:type="spellStart"/>
            <w:r>
              <w:t>log.a</w:t>
            </w:r>
            <w:proofErr w:type="spellEnd"/>
            <w:r>
              <w:t xml:space="preserve">, </w:t>
            </w:r>
            <w:proofErr w:type="spellStart"/>
            <w:r>
              <w:t>log.b</w:t>
            </w:r>
            <w:proofErr w:type="spellEnd"/>
            <w:r>
              <w:t xml:space="preserve">, </w:t>
            </w:r>
            <w:proofErr w:type="spellStart"/>
            <w:r>
              <w:t>n.PSA</w:t>
            </w:r>
            <w:proofErr w:type="spellEnd"/>
            <w:r>
              <w:t>){</w:t>
            </w:r>
          </w:p>
          <w:p w:rsidR="003E4861" w:rsidRDefault="003E4861" w:rsidP="003E4861">
            <w:r>
              <w:t xml:space="preserve">  increment &lt;- </w:t>
            </w:r>
            <w:proofErr w:type="spellStart"/>
            <w:r>
              <w:t>rbeta</w:t>
            </w:r>
            <w:proofErr w:type="spellEnd"/>
            <w:r>
              <w:t>(</w:t>
            </w:r>
            <w:proofErr w:type="spellStart"/>
            <w:r>
              <w:t>n.PSA</w:t>
            </w:r>
            <w:proofErr w:type="spellEnd"/>
            <w:r>
              <w:t xml:space="preserve">, </w:t>
            </w:r>
            <w:proofErr w:type="spellStart"/>
            <w:r>
              <w:t>exp</w:t>
            </w:r>
            <w:proofErr w:type="spellEnd"/>
            <w:r>
              <w:t>(</w:t>
            </w:r>
            <w:proofErr w:type="spellStart"/>
            <w:r>
              <w:t>log.a</w:t>
            </w:r>
            <w:proofErr w:type="spellEnd"/>
            <w:r>
              <w:t xml:space="preserve">), </w:t>
            </w:r>
            <w:proofErr w:type="spellStart"/>
            <w:r>
              <w:t>exp</w:t>
            </w:r>
            <w:proofErr w:type="spellEnd"/>
            <w:r>
              <w:t>(</w:t>
            </w:r>
            <w:proofErr w:type="spellStart"/>
            <w:r>
              <w:t>log.b</w:t>
            </w:r>
            <w:proofErr w:type="spellEnd"/>
            <w:r>
              <w:t>))</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mean.u1 &lt;- mean(U1)</w:t>
            </w:r>
          </w:p>
          <w:p w:rsidR="003E4861" w:rsidRDefault="003E4861" w:rsidP="003E4861">
            <w:r>
              <w:t xml:space="preserve">  sd.u1 &lt;- </w:t>
            </w:r>
            <w:proofErr w:type="spellStart"/>
            <w:r>
              <w:t>sd</w:t>
            </w:r>
            <w:proofErr w:type="spellEnd"/>
            <w:r>
              <w:t>(U1)</w:t>
            </w:r>
          </w:p>
          <w:p w:rsidR="003E4861" w:rsidRDefault="003E4861" w:rsidP="003E4861">
            <w:r>
              <w:t xml:space="preserve">  mean.u2 &lt;- mean(U2)</w:t>
            </w:r>
          </w:p>
          <w:p w:rsidR="003E4861" w:rsidRDefault="003E4861" w:rsidP="003E4861">
            <w:r>
              <w:t xml:space="preserve">  sd.u2 &lt;- </w:t>
            </w:r>
            <w:proofErr w:type="spellStart"/>
            <w:r>
              <w:t>sd</w:t>
            </w:r>
            <w:proofErr w:type="spellEnd"/>
            <w:r>
              <w:t>(U2)</w:t>
            </w:r>
          </w:p>
          <w:p w:rsidR="003E4861" w:rsidRDefault="003E4861" w:rsidP="003E4861">
            <w:r>
              <w:t xml:space="preserve">  mean.u1s &lt;- mean(U1.subst)</w:t>
            </w:r>
          </w:p>
          <w:p w:rsidR="003E4861" w:rsidRDefault="003E4861" w:rsidP="003E4861">
            <w:r>
              <w:t xml:space="preserve">  sd.u1s &lt;- </w:t>
            </w:r>
            <w:proofErr w:type="spellStart"/>
            <w:r>
              <w:t>sd</w:t>
            </w:r>
            <w:proofErr w:type="spellEnd"/>
            <w:r>
              <w:t>(U1.subst)</w:t>
            </w:r>
          </w:p>
          <w:p w:rsidR="003E4861" w:rsidRDefault="003E4861" w:rsidP="003E4861">
            <w:r>
              <w:t xml:space="preserve">  </w:t>
            </w:r>
          </w:p>
          <w:p w:rsidR="003E4861" w:rsidRDefault="003E4861" w:rsidP="003E4861">
            <w:r>
              <w:t xml:space="preserve">  </w:t>
            </w:r>
            <w:proofErr w:type="spellStart"/>
            <w:r>
              <w:t>dif.mean</w:t>
            </w:r>
            <w:proofErr w:type="spellEnd"/>
            <w:r>
              <w:t xml:space="preserve"> &lt;- mean.u1 - mean.u1s</w:t>
            </w:r>
          </w:p>
          <w:p w:rsidR="003E4861" w:rsidRDefault="003E4861" w:rsidP="003E4861">
            <w:r>
              <w:t xml:space="preserve">  dif.sd &lt;- sd.u1 - sd.u1s</w:t>
            </w:r>
          </w:p>
          <w:p w:rsidR="003E4861" w:rsidRDefault="003E4861" w:rsidP="003E4861">
            <w:r>
              <w:t xml:space="preserve">  </w:t>
            </w:r>
            <w:proofErr w:type="spellStart"/>
            <w:r>
              <w:t>dif.rms</w:t>
            </w:r>
            <w:proofErr w:type="spellEnd"/>
            <w:r>
              <w:t xml:space="preserve"> &lt;- (dif.mean^2 + dif.sd^2)^0.5</w:t>
            </w:r>
          </w:p>
          <w:p w:rsidR="003E4861" w:rsidRDefault="003E4861" w:rsidP="003E4861">
            <w:r>
              <w:t xml:space="preserve">  </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sd.u1,</w:t>
            </w:r>
          </w:p>
          <w:p w:rsidR="003E4861" w:rsidRDefault="003E4861" w:rsidP="003E4861">
            <w:r>
              <w:t xml:space="preserve">    mean.u2 = mean.u2,</w:t>
            </w:r>
          </w:p>
          <w:p w:rsidR="003E4861" w:rsidRDefault="003E4861" w:rsidP="003E4861">
            <w:r>
              <w:t xml:space="preserve">    sd.u2 = sd.u2,</w:t>
            </w:r>
          </w:p>
          <w:p w:rsidR="003E4861" w:rsidRDefault="003E4861" w:rsidP="003E4861">
            <w:r>
              <w:t xml:space="preserve">    mean.u1s = mean.u1s,</w:t>
            </w:r>
          </w:p>
          <w:p w:rsidR="003E4861" w:rsidRDefault="003E4861" w:rsidP="003E4861">
            <w:r>
              <w:t xml:space="preserve">    sd.u1s = sd.u1s,</w:t>
            </w:r>
          </w:p>
          <w:p w:rsidR="003E4861" w:rsidRDefault="003E4861" w:rsidP="003E4861">
            <w:r>
              <w:t xml:space="preserve">    </w:t>
            </w:r>
            <w:proofErr w:type="spellStart"/>
            <w:r>
              <w:t>dif.mean</w:t>
            </w:r>
            <w:proofErr w:type="spellEnd"/>
            <w:r>
              <w:t xml:space="preserve"> = </w:t>
            </w:r>
            <w:proofErr w:type="spellStart"/>
            <w:r>
              <w:t>dif.mean</w:t>
            </w:r>
            <w:proofErr w:type="spellEnd"/>
            <w:r>
              <w:t>,</w:t>
            </w:r>
          </w:p>
          <w:p w:rsidR="003E4861" w:rsidRDefault="003E4861" w:rsidP="003E4861">
            <w:r>
              <w:t xml:space="preserve">    dif.sd = dif.sd,</w:t>
            </w:r>
          </w:p>
          <w:p w:rsidR="003E4861" w:rsidRDefault="003E4861" w:rsidP="003E4861">
            <w:r>
              <w:t xml:space="preserve">    </w:t>
            </w:r>
            <w:proofErr w:type="spellStart"/>
            <w:r>
              <w:t>dif.rms</w:t>
            </w:r>
            <w:proofErr w:type="spellEnd"/>
            <w:r>
              <w:t xml:space="preserve"> = </w:t>
            </w:r>
            <w:proofErr w:type="spellStart"/>
            <w:r>
              <w:t>dif.rms</w:t>
            </w:r>
            <w:proofErr w:type="spellEnd"/>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181285" w:rsidRDefault="003E4861" w:rsidP="003E4861">
            <w:r>
              <w:t>}</w:t>
            </w:r>
          </w:p>
          <w:p w:rsidR="003E4861" w:rsidRDefault="003E4861" w:rsidP="003E4861"/>
          <w:p w:rsidR="003E4861" w:rsidRDefault="003E4861" w:rsidP="003E4861"/>
          <w:p w:rsidR="003E4861" w:rsidRDefault="003E4861" w:rsidP="003E4861">
            <w:proofErr w:type="spellStart"/>
            <w:r>
              <w:t>MinRms.N</w:t>
            </w:r>
            <w:proofErr w:type="spellEnd"/>
            <w:r>
              <w:t xml:space="preserve"> &lt;- function(par, U1, U2, </w:t>
            </w:r>
            <w:proofErr w:type="spellStart"/>
            <w:r>
              <w:t>n.PSA</w:t>
            </w:r>
            <w:proofErr w:type="spellEnd"/>
            <w:r>
              <w:t>){</w:t>
            </w:r>
          </w:p>
          <w:p w:rsidR="003E4861" w:rsidRDefault="003E4861" w:rsidP="003E4861">
            <w:r>
              <w:t xml:space="preserve">  </w:t>
            </w:r>
            <w:proofErr w:type="spellStart"/>
            <w:r>
              <w:t>this.N</w:t>
            </w:r>
            <w:proofErr w:type="spellEnd"/>
            <w:r>
              <w:t xml:space="preserve"> &lt;- </w:t>
            </w:r>
            <w:proofErr w:type="spellStart"/>
            <w:r>
              <w:t>exp</w:t>
            </w:r>
            <w:proofErr w:type="spellEnd"/>
            <w:r>
              <w:t>(par)</w:t>
            </w:r>
          </w:p>
          <w:p w:rsidR="003E4861" w:rsidRDefault="003E4861" w:rsidP="003E4861">
            <w:r>
              <w:t xml:space="preserve">  sample.mu &lt;- mean(U1 - U2)</w:t>
            </w:r>
          </w:p>
          <w:p w:rsidR="003E4861" w:rsidRDefault="003E4861" w:rsidP="003E4861">
            <w:r>
              <w:t xml:space="preserve">  </w:t>
            </w:r>
          </w:p>
          <w:p w:rsidR="003E4861" w:rsidRDefault="003E4861" w:rsidP="003E4861">
            <w:r>
              <w:t xml:space="preserve">  a &lt;- </w:t>
            </w:r>
            <w:proofErr w:type="spellStart"/>
            <w:r>
              <w:t>this.N</w:t>
            </w:r>
            <w:proofErr w:type="spellEnd"/>
            <w:r>
              <w:t xml:space="preserve"> * sample.mu</w:t>
            </w:r>
          </w:p>
          <w:p w:rsidR="003E4861" w:rsidRDefault="003E4861" w:rsidP="003E4861">
            <w:r>
              <w:t xml:space="preserve">  b &lt;- </w:t>
            </w:r>
            <w:proofErr w:type="spellStart"/>
            <w:r>
              <w:t>this.N</w:t>
            </w:r>
            <w:proofErr w:type="spellEnd"/>
            <w:r>
              <w:t xml:space="preserve"> - a</w:t>
            </w:r>
          </w:p>
          <w:p w:rsidR="003E4861" w:rsidRDefault="003E4861" w:rsidP="003E4861">
            <w:r>
              <w:t xml:space="preserve">  this.obj &lt;- </w:t>
            </w:r>
            <w:proofErr w:type="spellStart"/>
            <w:r>
              <w:t>CalcImps</w:t>
            </w:r>
            <w:proofErr w:type="spellEnd"/>
            <w:r>
              <w:t xml:space="preserve">(U1, U2, </w:t>
            </w:r>
            <w:proofErr w:type="spellStart"/>
            <w:r>
              <w:t>log.a</w:t>
            </w:r>
            <w:proofErr w:type="spellEnd"/>
            <w:r>
              <w:t xml:space="preserve">=log(a), </w:t>
            </w:r>
            <w:proofErr w:type="spellStart"/>
            <w:r>
              <w:t>log.b</w:t>
            </w:r>
            <w:proofErr w:type="spellEnd"/>
            <w:r>
              <w:t xml:space="preserve">=log(b), </w:t>
            </w:r>
            <w:proofErr w:type="spellStart"/>
            <w:r>
              <w:t>n.PSA</w:t>
            </w:r>
            <w:proofErr w:type="spellEnd"/>
            <w:r>
              <w:t>)</w:t>
            </w:r>
          </w:p>
          <w:p w:rsidR="003E4861" w:rsidRDefault="003E4861" w:rsidP="003E4861">
            <w:r>
              <w:t xml:space="preserve">  </w:t>
            </w:r>
          </w:p>
          <w:p w:rsidR="003E4861" w:rsidRDefault="003E4861" w:rsidP="003E4861">
            <w:r>
              <w:t xml:space="preserve">  return(</w:t>
            </w:r>
            <w:proofErr w:type="spellStart"/>
            <w:r>
              <w:t>this.obj$dif.rms</w:t>
            </w:r>
            <w:proofErr w:type="spellEnd"/>
            <w:r>
              <w:t>)</w:t>
            </w:r>
          </w:p>
          <w:p w:rsidR="003E4861" w:rsidRDefault="003E4861" w:rsidP="003E4861">
            <w:r>
              <w:t>}</w:t>
            </w:r>
          </w:p>
          <w:p w:rsidR="003E4861" w:rsidRDefault="003E4861" w:rsidP="003E4861"/>
          <w:p w:rsidR="00BE5DFF" w:rsidRDefault="00BE5DFF" w:rsidP="003E4861"/>
          <w:p w:rsidR="00FD094C" w:rsidRDefault="00BE5DFF" w:rsidP="003E4861">
            <w:proofErr w:type="spellStart"/>
            <w:r>
              <w:t>init.log.N</w:t>
            </w:r>
            <w:proofErr w:type="spellEnd"/>
            <w:r>
              <w:t xml:space="preserve"> &lt;- 0</w:t>
            </w:r>
          </w:p>
          <w:p w:rsidR="003E4861" w:rsidRDefault="003E4861" w:rsidP="003E4861">
            <w:proofErr w:type="spellStart"/>
            <w:r>
              <w:t>init.par</w:t>
            </w:r>
            <w:proofErr w:type="spellEnd"/>
            <w:r>
              <w:t xml:space="preserve"> &lt;- </w:t>
            </w:r>
            <w:proofErr w:type="spellStart"/>
            <w:r>
              <w:t>init.log.N</w:t>
            </w:r>
            <w:proofErr w:type="spellEnd"/>
          </w:p>
          <w:p w:rsidR="00BE5DFF" w:rsidRDefault="00BE5DFF" w:rsidP="003E4861"/>
          <w:p w:rsidR="00BE5DFF" w:rsidRDefault="00BE5DFF" w:rsidP="003E4861"/>
          <w:p w:rsidR="00BE5DFF" w:rsidRDefault="00BE5DFF" w:rsidP="003E4861"/>
          <w:p w:rsidR="003E4861" w:rsidRDefault="003E4861" w:rsidP="003E4861">
            <w:proofErr w:type="spellStart"/>
            <w:r>
              <w:t>optim.out</w:t>
            </w:r>
            <w:proofErr w:type="spellEnd"/>
            <w:r>
              <w:t xml:space="preserve"> &lt;- </w:t>
            </w:r>
            <w:proofErr w:type="spellStart"/>
            <w:r>
              <w:t>optim</w:t>
            </w:r>
            <w:proofErr w:type="spellEnd"/>
            <w:r>
              <w:t>(</w:t>
            </w:r>
            <w:proofErr w:type="spellStart"/>
            <w:r>
              <w:t>init.par</w:t>
            </w:r>
            <w:proofErr w:type="spellEnd"/>
            <w:r>
              <w:t xml:space="preserve">, </w:t>
            </w:r>
            <w:proofErr w:type="spellStart"/>
            <w:r>
              <w:t>MinRms.N</w:t>
            </w:r>
            <w:proofErr w:type="spellEnd"/>
            <w:r>
              <w:t xml:space="preserve">, U1=rU1, U2=rU2, </w:t>
            </w:r>
            <w:proofErr w:type="spellStart"/>
            <w:r>
              <w:t>n.PSA</w:t>
            </w:r>
            <w:proofErr w:type="spellEnd"/>
            <w:r>
              <w:t>=</w:t>
            </w:r>
            <w:proofErr w:type="spellStart"/>
            <w:r>
              <w:t>n.PSA</w:t>
            </w:r>
            <w:proofErr w:type="spellEnd"/>
            <w:r>
              <w:t>, method="BFGS", hessian=T)</w:t>
            </w:r>
          </w:p>
          <w:p w:rsidR="003E4861" w:rsidRDefault="003E4861" w:rsidP="003E4861"/>
          <w:p w:rsidR="00FD094C" w:rsidRDefault="00FD094C" w:rsidP="003E4861"/>
          <w:p w:rsidR="00FD094C" w:rsidRDefault="00FD094C" w:rsidP="003E4861"/>
          <w:p w:rsidR="00FD094C" w:rsidRDefault="00FD094C" w:rsidP="003E4861"/>
          <w:p w:rsidR="00FD094C" w:rsidRDefault="00FD094C" w:rsidP="003E4861"/>
          <w:p w:rsidR="003E4861" w:rsidRDefault="003E4861" w:rsidP="003E4861">
            <w:proofErr w:type="spellStart"/>
            <w:r>
              <w:t>n.bfgs</w:t>
            </w:r>
            <w:proofErr w:type="spellEnd"/>
            <w:r>
              <w:t xml:space="preserve"> &lt;- </w:t>
            </w:r>
            <w:proofErr w:type="spellStart"/>
            <w:r>
              <w:t>exp</w:t>
            </w:r>
            <w:proofErr w:type="spellEnd"/>
            <w:r>
              <w:t>(</w:t>
            </w:r>
            <w:proofErr w:type="spellStart"/>
            <w:r>
              <w:t>optim.out$par</w:t>
            </w:r>
            <w:proofErr w:type="spellEnd"/>
            <w:r>
              <w:t>)</w:t>
            </w:r>
          </w:p>
          <w:p w:rsidR="00FD094C" w:rsidRDefault="00FD094C" w:rsidP="003E4861"/>
          <w:p w:rsidR="00FD094C" w:rsidRDefault="00FD094C" w:rsidP="003E4861"/>
          <w:p w:rsidR="003E4861" w:rsidRDefault="003E4861" w:rsidP="003E4861">
            <w:r>
              <w:t>sample.mu &lt;- mean(rU1 - rU2)</w:t>
            </w:r>
          </w:p>
          <w:p w:rsidR="003E4861" w:rsidRDefault="003E4861" w:rsidP="003E4861"/>
          <w:p w:rsidR="003E4861" w:rsidRDefault="003E4861" w:rsidP="003E4861">
            <w:proofErr w:type="spellStart"/>
            <w:r>
              <w:t>a.n</w:t>
            </w:r>
            <w:proofErr w:type="spellEnd"/>
            <w:r>
              <w:t xml:space="preserve"> &lt;- sample.mu * </w:t>
            </w:r>
            <w:proofErr w:type="spellStart"/>
            <w:r>
              <w:t>n.bfgs</w:t>
            </w:r>
            <w:proofErr w:type="spellEnd"/>
          </w:p>
          <w:p w:rsidR="003E4861" w:rsidRDefault="003E4861" w:rsidP="003E4861">
            <w:proofErr w:type="spellStart"/>
            <w:r>
              <w:t>b.n</w:t>
            </w:r>
            <w:proofErr w:type="spellEnd"/>
            <w:r>
              <w:t xml:space="preserve"> &lt;- </w:t>
            </w:r>
            <w:proofErr w:type="spellStart"/>
            <w:r>
              <w:t>n.bfgs</w:t>
            </w:r>
            <w:proofErr w:type="spellEnd"/>
            <w:r>
              <w:t xml:space="preserve"> - </w:t>
            </w:r>
            <w:proofErr w:type="spellStart"/>
            <w:r>
              <w:t>a.n</w:t>
            </w:r>
            <w:proofErr w:type="spellEnd"/>
          </w:p>
          <w:p w:rsidR="003E4861" w:rsidRDefault="003E4861" w:rsidP="003E4861"/>
          <w:p w:rsidR="00FD094C" w:rsidRDefault="00FD094C" w:rsidP="003E4861"/>
          <w:p w:rsidR="003E4861" w:rsidRDefault="003E4861" w:rsidP="003E4861">
            <w:proofErr w:type="spellStart"/>
            <w:r>
              <w:t>Imps.output</w:t>
            </w:r>
            <w:proofErr w:type="spellEnd"/>
            <w:r>
              <w:t xml:space="preserve"> &lt;- </w:t>
            </w:r>
            <w:proofErr w:type="spellStart"/>
            <w:r>
              <w:t>ShowImps</w:t>
            </w:r>
            <w:proofErr w:type="spellEnd"/>
            <w:r>
              <w:t xml:space="preserve">(rU1, rU2, </w:t>
            </w:r>
            <w:proofErr w:type="spellStart"/>
            <w:r>
              <w:t>a.n</w:t>
            </w:r>
            <w:proofErr w:type="spellEnd"/>
            <w:r>
              <w:t xml:space="preserve">, </w:t>
            </w:r>
            <w:proofErr w:type="spellStart"/>
            <w:r>
              <w:t>b.n</w:t>
            </w:r>
            <w:proofErr w:type="spellEnd"/>
            <w:r>
              <w:t xml:space="preserve">, </w:t>
            </w:r>
            <w:proofErr w:type="spellStart"/>
            <w:r>
              <w:t>n.PSA</w:t>
            </w:r>
            <w:proofErr w:type="spellEnd"/>
            <w:r>
              <w:t xml:space="preserve">, main="", </w:t>
            </w:r>
            <w:proofErr w:type="spellStart"/>
            <w:r>
              <w:t>xlim</w:t>
            </w:r>
            <w:proofErr w:type="spellEnd"/>
            <w:r>
              <w:t xml:space="preserve">=c(0.4, 0.8), </w:t>
            </w:r>
            <w:proofErr w:type="spellStart"/>
            <w:r>
              <w:t>ylim</w:t>
            </w:r>
            <w:proofErr w:type="spellEnd"/>
            <w:r>
              <w:t xml:space="preserve">=c(0, 20), </w:t>
            </w:r>
          </w:p>
          <w:p w:rsidR="003E4861" w:rsidRDefault="003E4861" w:rsidP="003E4861">
            <w:r>
              <w:t xml:space="preserve">                        </w:t>
            </w:r>
            <w:proofErr w:type="spellStart"/>
            <w:r>
              <w:t>ylab</w:t>
            </w:r>
            <w:proofErr w:type="spellEnd"/>
            <w:r>
              <w:t>="Density of estimated values", generate=T)</w:t>
            </w:r>
          </w:p>
          <w:p w:rsidR="003E4861" w:rsidRDefault="003E4861" w:rsidP="003E4861"/>
          <w:p w:rsidR="003E4861" w:rsidRDefault="003E4861" w:rsidP="003E4861">
            <w:r>
              <w:t xml:space="preserve">  </w:t>
            </w:r>
          </w:p>
          <w:p w:rsidR="003E4861" w:rsidRDefault="00FD094C" w:rsidP="003E4861">
            <w:r>
              <w:t xml:space="preserve"> </w:t>
            </w:r>
            <w:r w:rsidR="003E4861">
              <w:t>rU1s &lt;- Imps.output$U1.subst</w:t>
            </w:r>
          </w:p>
          <w:p w:rsidR="003E4861" w:rsidRDefault="003E4861" w:rsidP="003E4861"/>
          <w:p w:rsidR="00181285" w:rsidRDefault="003E4861" w:rsidP="003E4861">
            <w:r>
              <w:t xml:space="preserve">PSA.method10 &lt;- </w:t>
            </w:r>
            <w:proofErr w:type="spellStart"/>
            <w:r>
              <w:t>data.frame</w:t>
            </w:r>
            <w:proofErr w:type="spellEnd"/>
            <w:r>
              <w:t>(u1 = rU1s, u2=rU2)</w:t>
            </w:r>
          </w:p>
          <w:p w:rsidR="00181285" w:rsidRDefault="00181285" w:rsidP="00DF407F"/>
        </w:tc>
        <w:tc>
          <w:tcPr>
            <w:tcW w:w="3605" w:type="dxa"/>
          </w:tcPr>
          <w:p w:rsidR="00B714CC" w:rsidRDefault="00B714CC" w:rsidP="00DF407F"/>
          <w:p w:rsidR="00B714CC" w:rsidRDefault="00F552DF" w:rsidP="00DF407F">
            <w:r>
              <w:t>Independent samples of U1 and U2 using normal distributions</w:t>
            </w:r>
          </w:p>
          <w:p w:rsidR="00F552DF" w:rsidRDefault="00F552DF" w:rsidP="00DF407F"/>
          <w:p w:rsidR="00F552DF" w:rsidRPr="00F552DF" w:rsidRDefault="00F552DF" w:rsidP="00DF407F">
            <w:pPr>
              <w:rPr>
                <w:b/>
              </w:rPr>
            </w:pPr>
            <w:r>
              <w:rPr>
                <w:b/>
              </w:rPr>
              <w:t>FUNCTIONS</w:t>
            </w:r>
          </w:p>
          <w:p w:rsidR="00B714CC" w:rsidRDefault="00B714CC" w:rsidP="00DF407F"/>
          <w:p w:rsidR="00B714CC" w:rsidRDefault="00B714CC" w:rsidP="00DF407F"/>
          <w:p w:rsidR="003E4861" w:rsidRDefault="003E4861" w:rsidP="00DF407F">
            <w:proofErr w:type="spellStart"/>
            <w:r>
              <w:t>ShowImps</w:t>
            </w:r>
            <w:proofErr w:type="spellEnd"/>
            <w:r>
              <w:t xml:space="preserve"> function which shows, with a kernel density plot, the implications of assuming different </w:t>
            </w:r>
            <w:proofErr w:type="gramStart"/>
            <w:r>
              <w:t>a and</w:t>
            </w:r>
            <w:proofErr w:type="gramEnd"/>
            <w:r>
              <w:t xml:space="preserve"> b parameter values for the Beta distribution, in terms of how similar U1* is to U1.</w:t>
            </w:r>
          </w:p>
          <w:p w:rsidR="003E4861" w:rsidRDefault="003E4861" w:rsidP="00DF407F"/>
          <w:p w:rsidR="003E4861" w:rsidRDefault="003E4861" w:rsidP="00DF407F"/>
          <w:p w:rsidR="00B714CC" w:rsidRDefault="00B714CC" w:rsidP="00DF407F"/>
          <w:p w:rsidR="00B714CC" w:rsidRDefault="00B714CC" w:rsidP="00DF407F"/>
          <w:p w:rsidR="00B714CC" w:rsidRDefault="00B714CC" w:rsidP="00DF407F"/>
          <w:p w:rsidR="00B714CC" w:rsidRDefault="00B714CC" w:rsidP="00DF407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roofErr w:type="spellStart"/>
            <w:r>
              <w:lastRenderedPageBreak/>
              <w:t>CalcImps</w:t>
            </w:r>
            <w:proofErr w:type="spellEnd"/>
            <w:r>
              <w:t xml:space="preserve"> function which calculates the implications of different a and b parameters for the Beta distribution on the resulting root mean squared difference between the sample mean and sample standard deviation of U1 compared with U1*.</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 Function for calculating the a and b parameters for the Beta function which are logically implied by different N values, and which returns the 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BE5DFF" w:rsidRPr="00F552DF" w:rsidRDefault="00BE5DFF" w:rsidP="00BE5DFF">
            <w:pPr>
              <w:rPr>
                <w:b/>
              </w:rPr>
            </w:pPr>
            <w:r>
              <w:rPr>
                <w:b/>
              </w:rPr>
              <w:t>OPTIMISATION</w:t>
            </w:r>
          </w:p>
          <w:p w:rsidR="00BE5DFF" w:rsidRDefault="00BE5DFF" w:rsidP="00F552DF"/>
          <w:p w:rsidR="00FD094C" w:rsidRDefault="00FD094C" w:rsidP="00F552DF">
            <w:r>
              <w:t xml:space="preserve">Starting value of </w:t>
            </w:r>
            <w:proofErr w:type="gramStart"/>
            <w:r>
              <w:t>log(</w:t>
            </w:r>
            <w:proofErr w:type="gramEnd"/>
            <w:r>
              <w:t xml:space="preserve">N) for numerical optimisation. </w:t>
            </w:r>
            <w:proofErr w:type="gramStart"/>
            <w:r>
              <w:t>Log(</w:t>
            </w:r>
            <w:proofErr w:type="gramEnd"/>
            <w:r>
              <w:t>N) rather than N is used to allow unconstrained optimisation.</w:t>
            </w:r>
          </w:p>
          <w:p w:rsidR="00FD094C" w:rsidRDefault="00FD094C" w:rsidP="00F552DF"/>
          <w:p w:rsidR="00FD094C" w:rsidRDefault="00FD094C" w:rsidP="00F552DF">
            <w:r>
              <w:t xml:space="preserve">Optimisation function, which repeatedly calls the </w:t>
            </w:r>
            <w:proofErr w:type="spellStart"/>
            <w:r>
              <w:t>MinRms.N</w:t>
            </w:r>
            <w:proofErr w:type="spellEnd"/>
            <w:r>
              <w:t xml:space="preserve"> </w:t>
            </w:r>
            <w:r>
              <w:lastRenderedPageBreak/>
              <w:t xml:space="preserve">function with different values of N, converging on N values which minimise the root mean square of the difference. </w:t>
            </w:r>
          </w:p>
          <w:p w:rsidR="00FD094C" w:rsidRDefault="00FD094C" w:rsidP="00F552DF"/>
          <w:p w:rsidR="00FD094C" w:rsidRDefault="00FD094C" w:rsidP="00F552DF">
            <w:r>
              <w:t xml:space="preserve">Calculates the N value identified by the </w:t>
            </w:r>
            <w:proofErr w:type="spellStart"/>
            <w:r>
              <w:t>optim</w:t>
            </w:r>
            <w:proofErr w:type="spellEnd"/>
            <w:r>
              <w:t xml:space="preserve"> routine</w:t>
            </w:r>
          </w:p>
          <w:p w:rsidR="00FD094C" w:rsidRDefault="00FD094C" w:rsidP="00F552DF"/>
          <w:p w:rsidR="00FD094C" w:rsidRDefault="00FD094C" w:rsidP="00F552DF">
            <w:r>
              <w:t>Calculates the sample mu</w:t>
            </w:r>
          </w:p>
          <w:p w:rsidR="00FD094C" w:rsidRDefault="00FD094C" w:rsidP="00F552DF"/>
          <w:p w:rsidR="00FD094C" w:rsidRDefault="00FD094C" w:rsidP="00F552DF">
            <w:r>
              <w:t>Calculates the a and b parameters implied by the N value and sample mu</w:t>
            </w:r>
          </w:p>
          <w:p w:rsidR="00FD094C" w:rsidRDefault="00FD094C" w:rsidP="00F552DF"/>
          <w:p w:rsidR="00FD094C" w:rsidRDefault="00FD094C" w:rsidP="00F552DF">
            <w:r>
              <w:t>Draw the densities of U2, U1 and U1* values produced by using the optimised a and b parameters for the Beta distribution</w:t>
            </w:r>
          </w:p>
          <w:p w:rsidR="00FD094C" w:rsidRDefault="00FD094C" w:rsidP="00F552DF"/>
          <w:p w:rsidR="00FD094C" w:rsidRDefault="00FD094C" w:rsidP="00F552DF"/>
          <w:p w:rsidR="00FD094C" w:rsidRDefault="00FD094C" w:rsidP="00F552DF">
            <w:r>
              <w:t>Loads 1,000 U1* samples</w:t>
            </w:r>
          </w:p>
          <w:p w:rsidR="00FD094C" w:rsidRDefault="00FD094C" w:rsidP="00F552DF"/>
          <w:p w:rsidR="00FD094C" w:rsidRDefault="00FD094C" w:rsidP="00F552DF">
            <w:r>
              <w:t>Saves PSA produced by this method</w:t>
            </w:r>
          </w:p>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proofErr w:type="spellStart"/>
            <w:r>
              <w:t>methodBoot.PSA</w:t>
            </w:r>
            <w:proofErr w:type="spellEnd"/>
            <w:r>
              <w:t xml:space="preserve"> &lt;- matrix(NA, </w:t>
            </w:r>
            <w:proofErr w:type="spellStart"/>
            <w:r>
              <w:t>ncol</w:t>
            </w:r>
            <w:proofErr w:type="spellEnd"/>
            <w:r>
              <w:t xml:space="preserve">=2, </w:t>
            </w:r>
            <w:proofErr w:type="spellStart"/>
            <w:r>
              <w:t>nrow</w:t>
            </w:r>
            <w:proofErr w:type="spellEnd"/>
            <w:r>
              <w:t>=</w:t>
            </w:r>
            <w:proofErr w:type="spellStart"/>
            <w:r>
              <w:t>n.PSA</w:t>
            </w:r>
            <w:proofErr w:type="spellEnd"/>
            <w:r>
              <w:t>)</w:t>
            </w:r>
          </w:p>
          <w:p w:rsidR="00B714CC" w:rsidRDefault="00B714CC" w:rsidP="004634E1"/>
          <w:p w:rsidR="00C80149" w:rsidRDefault="00C80149"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w:t>
            </w:r>
            <w:proofErr w:type="spellStart"/>
            <w:r>
              <w:t>methodBoot.PSA</w:t>
            </w:r>
            <w:proofErr w:type="spellEnd"/>
            <w:r>
              <w:t>[</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C80149" w:rsidRDefault="00C80149" w:rsidP="004634E1"/>
          <w:p w:rsidR="00B714CC" w:rsidRDefault="00B714CC" w:rsidP="004634E1">
            <w:proofErr w:type="spellStart"/>
            <w:r>
              <w:t>methodBoot.PSA</w:t>
            </w:r>
            <w:proofErr w:type="spellEnd"/>
            <w:r>
              <w:t xml:space="preserve"> &lt;- </w:t>
            </w:r>
            <w:proofErr w:type="spellStart"/>
            <w:r>
              <w:t>data.frame</w:t>
            </w:r>
            <w:proofErr w:type="spellEnd"/>
            <w:r>
              <w:t>(</w:t>
            </w:r>
            <w:proofErr w:type="spellStart"/>
            <w:r>
              <w:t>methodBoot.PSA</w:t>
            </w:r>
            <w:proofErr w:type="spellEnd"/>
            <w:r>
              <w:t>)</w:t>
            </w:r>
          </w:p>
          <w:p w:rsidR="00B714CC" w:rsidRDefault="00B714CC" w:rsidP="004634E1">
            <w:r>
              <w:t>names(</w:t>
            </w:r>
            <w:proofErr w:type="spellStart"/>
            <w:r>
              <w:t>methodBoot.PSA</w:t>
            </w:r>
            <w:proofErr w:type="spellEnd"/>
            <w:r>
              <w:t>) &lt;- c("u1","u2")</w:t>
            </w:r>
          </w:p>
          <w:p w:rsidR="00B714CC" w:rsidRDefault="00B714CC" w:rsidP="00DF407F"/>
        </w:tc>
        <w:tc>
          <w:tcPr>
            <w:tcW w:w="3605" w:type="dxa"/>
          </w:tcPr>
          <w:p w:rsidR="00B714CC" w:rsidRDefault="00B714CC" w:rsidP="00DF407F"/>
          <w:p w:rsidR="00C80149" w:rsidRDefault="00C80149" w:rsidP="00DF407F"/>
          <w:p w:rsidR="00C80149" w:rsidRDefault="00C80149" w:rsidP="00DF407F">
            <w:r>
              <w:t>Create an empty matrix 2 columns wide</w:t>
            </w:r>
          </w:p>
          <w:p w:rsidR="00C80149" w:rsidRDefault="00C80149" w:rsidP="00DF407F"/>
          <w:p w:rsidR="00C80149" w:rsidRDefault="00C80149" w:rsidP="00DF407F">
            <w:r>
              <w:t>Loop 1000 times</w:t>
            </w:r>
          </w:p>
          <w:p w:rsidR="00C80149" w:rsidRDefault="00C80149" w:rsidP="00DF407F"/>
          <w:p w:rsidR="00C80149" w:rsidRDefault="00C80149" w:rsidP="00DF407F"/>
          <w:p w:rsidR="00C80149" w:rsidRDefault="00C80149" w:rsidP="00DF407F">
            <w:r>
              <w:t>Sample with replacement</w:t>
            </w:r>
          </w:p>
          <w:p w:rsidR="00C80149" w:rsidRDefault="00C80149" w:rsidP="00DF407F">
            <w:r>
              <w:t>Calculate bootstrapped means of each sample with replacement</w:t>
            </w:r>
          </w:p>
          <w:p w:rsidR="00B714CC" w:rsidRDefault="00B714CC" w:rsidP="00DF407F"/>
          <w:p w:rsidR="00B714CC" w:rsidRDefault="00C80149" w:rsidP="00DF407F">
            <w:r>
              <w:t xml:space="preserve">Load output from above loop into a </w:t>
            </w:r>
            <w:proofErr w:type="spellStart"/>
            <w:r>
              <w:t>dataframe</w:t>
            </w:r>
            <w:proofErr w:type="spellEnd"/>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t>Packaging results together</w:t>
            </w:r>
          </w:p>
        </w:tc>
      </w:tr>
      <w:tr w:rsidR="00E546A3" w:rsidTr="00E546A3">
        <w:trPr>
          <w:trHeight w:val="3534"/>
        </w:trPr>
        <w:tc>
          <w:tcPr>
            <w:tcW w:w="5637" w:type="dxa"/>
          </w:tcPr>
          <w:p w:rsidR="00B714CC" w:rsidRDefault="00B714CC" w:rsidP="004634E1">
            <w:proofErr w:type="spellStart"/>
            <w:r>
              <w:lastRenderedPageBreak/>
              <w:t>MethodsBlock</w:t>
            </w:r>
            <w:proofErr w:type="spellEnd"/>
            <w:r>
              <w:t xml:space="preserve"> &lt;- list(</w:t>
            </w:r>
          </w:p>
          <w:p w:rsidR="00B714CC" w:rsidRDefault="00B714CC" w:rsidP="004634E1">
            <w:r>
              <w:t xml:space="preserve">  </w:t>
            </w:r>
            <w:proofErr w:type="spellStart"/>
            <w:r>
              <w:t>methodboot</w:t>
            </w:r>
            <w:proofErr w:type="spellEnd"/>
            <w:r>
              <w:t>=</w:t>
            </w:r>
            <w:proofErr w:type="spellStart"/>
            <w:r>
              <w:t>methodBoot.PSA</w:t>
            </w:r>
            <w:proofErr w:type="spellEnd"/>
            <w:r>
              <w:t>,</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C52573" w:rsidRDefault="00C52573" w:rsidP="00EE62A8"/>
    <w:sectPr w:rsidR="00C52573" w:rsidSect="00EE62A8">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2-11-12T20:34:00Z" w:initials="JM">
    <w:p w:rsidR="00CD6B12" w:rsidRDefault="00CD6B12" w:rsidP="004B2A9B">
      <w:pPr>
        <w:shd w:val="clear" w:color="auto" w:fill="FFFFFF"/>
        <w:rPr>
          <w:rFonts w:ascii="Arial" w:eastAsia="Times New Roman" w:hAnsi="Arial" w:cs="Arial"/>
          <w:color w:val="222222"/>
          <w:sz w:val="19"/>
          <w:szCs w:val="19"/>
          <w:lang w:eastAsia="en-GB"/>
        </w:rPr>
      </w:pPr>
    </w:p>
    <w:p w:rsidR="00CD6B12" w:rsidRDefault="00CD6B12" w:rsidP="004B2A9B">
      <w:pPr>
        <w:shd w:val="clear" w:color="auto" w:fill="FFFFFF"/>
        <w:rPr>
          <w:rFonts w:ascii="Arial" w:eastAsia="Times New Roman" w:hAnsi="Arial" w:cs="Arial"/>
          <w:color w:val="222222"/>
          <w:sz w:val="19"/>
          <w:szCs w:val="19"/>
          <w:lang w:eastAsia="en-GB"/>
        </w:rPr>
      </w:pPr>
      <w:r>
        <w:rPr>
          <w:rStyle w:val="CommentReference"/>
        </w:rPr>
        <w:annotationRef/>
      </w:r>
      <w:r>
        <w:rPr>
          <w:rFonts w:ascii="Arial" w:eastAsia="Times New Roman" w:hAnsi="Arial" w:cs="Arial"/>
          <w:color w:val="222222"/>
          <w:sz w:val="19"/>
          <w:szCs w:val="19"/>
          <w:lang w:eastAsia="en-GB"/>
        </w:rPr>
        <w:t>From Kate:</w:t>
      </w:r>
    </w:p>
    <w:p w:rsidR="00CD6B12" w:rsidRPr="004B2A9B" w:rsidRDefault="00CD6B12" w:rsidP="004B2A9B">
      <w:pPr>
        <w:shd w:val="clear" w:color="auto" w:fill="FFFFFF"/>
        <w:rPr>
          <w:rFonts w:ascii="Arial" w:eastAsia="Times New Roman" w:hAnsi="Arial" w:cs="Arial"/>
          <w:color w:val="222222"/>
          <w:sz w:val="19"/>
          <w:szCs w:val="19"/>
          <w:lang w:eastAsia="en-GB"/>
        </w:rPr>
      </w:pPr>
      <w:r w:rsidRPr="004B2A9B">
        <w:rPr>
          <w:rFonts w:ascii="Arial" w:eastAsia="Times New Roman" w:hAnsi="Arial" w:cs="Arial"/>
          <w:color w:val="222222"/>
          <w:sz w:val="19"/>
          <w:szCs w:val="19"/>
          <w:lang w:eastAsia="en-GB"/>
        </w:rPr>
        <w:t>I think E(x2</w:t>
      </w:r>
      <w:proofErr w:type="gramStart"/>
      <w:r w:rsidRPr="004B2A9B">
        <w:rPr>
          <w:rFonts w:ascii="Arial" w:eastAsia="Times New Roman" w:hAnsi="Arial" w:cs="Arial"/>
          <w:color w:val="222222"/>
          <w:sz w:val="19"/>
          <w:szCs w:val="19"/>
          <w:lang w:eastAsia="en-GB"/>
        </w:rPr>
        <w:t>)=</w:t>
      </w:r>
      <w:proofErr w:type="gramEnd"/>
      <w:r w:rsidRPr="004B2A9B">
        <w:rPr>
          <w:rFonts w:ascii="Arial" w:eastAsia="Times New Roman" w:hAnsi="Arial" w:cs="Arial"/>
          <w:color w:val="222222"/>
          <w:sz w:val="19"/>
          <w:szCs w:val="19"/>
          <w:lang w:eastAsia="en-GB"/>
        </w:rPr>
        <w:t>p1*E(x1)+p2*E(tau)</w:t>
      </w:r>
    </w:p>
    <w:p w:rsidR="00CD6B12" w:rsidRPr="004B2A9B" w:rsidRDefault="00CD6B12" w:rsidP="004B2A9B">
      <w:pPr>
        <w:shd w:val="clear" w:color="auto" w:fill="FFFFFF"/>
        <w:spacing w:after="48" w:line="240" w:lineRule="auto"/>
        <w:rPr>
          <w:rFonts w:ascii="Arial" w:eastAsia="Times New Roman" w:hAnsi="Arial" w:cs="Arial"/>
          <w:color w:val="222222"/>
          <w:sz w:val="19"/>
          <w:szCs w:val="19"/>
          <w:lang w:eastAsia="en-GB"/>
        </w:rPr>
      </w:pPr>
      <w:r w:rsidRPr="004B2A9B">
        <w:rPr>
          <w:rFonts w:ascii="Arial" w:eastAsia="Times New Roman" w:hAnsi="Arial" w:cs="Arial"/>
          <w:color w:val="222222"/>
          <w:sz w:val="19"/>
          <w:szCs w:val="19"/>
          <w:lang w:eastAsia="en-GB"/>
        </w:rPr>
        <w:t>=p1*mu+p2*tau</w:t>
      </w:r>
    </w:p>
    <w:p w:rsidR="00CD6B12" w:rsidRPr="004B2A9B" w:rsidRDefault="00CD6B12" w:rsidP="004B2A9B">
      <w:pPr>
        <w:shd w:val="clear" w:color="auto" w:fill="FFFFFF"/>
        <w:spacing w:after="48" w:line="240" w:lineRule="auto"/>
        <w:rPr>
          <w:rFonts w:ascii="Arial" w:eastAsia="Times New Roman" w:hAnsi="Arial" w:cs="Arial"/>
          <w:color w:val="222222"/>
          <w:sz w:val="19"/>
          <w:szCs w:val="19"/>
          <w:lang w:eastAsia="en-GB"/>
        </w:rPr>
      </w:pPr>
      <w:proofErr w:type="gramStart"/>
      <w:r w:rsidRPr="004B2A9B">
        <w:rPr>
          <w:rFonts w:ascii="Arial" w:eastAsia="Times New Roman" w:hAnsi="Arial" w:cs="Arial"/>
          <w:color w:val="222222"/>
          <w:sz w:val="19"/>
          <w:szCs w:val="19"/>
          <w:lang w:eastAsia="en-GB"/>
        </w:rPr>
        <w:t>where</w:t>
      </w:r>
      <w:proofErr w:type="gramEnd"/>
      <w:r w:rsidRPr="004B2A9B">
        <w:rPr>
          <w:rFonts w:ascii="Arial" w:eastAsia="Times New Roman" w:hAnsi="Arial" w:cs="Arial"/>
          <w:color w:val="222222"/>
          <w:sz w:val="19"/>
          <w:szCs w:val="19"/>
          <w:lang w:eastAsia="en-GB"/>
        </w:rPr>
        <w:t xml:space="preserve"> p1=</w:t>
      </w:r>
      <w:proofErr w:type="spellStart"/>
      <w:r w:rsidRPr="004B2A9B">
        <w:rPr>
          <w:rFonts w:ascii="Arial" w:eastAsia="Times New Roman" w:hAnsi="Arial" w:cs="Arial"/>
          <w:color w:val="222222"/>
          <w:sz w:val="19"/>
          <w:szCs w:val="19"/>
          <w:lang w:eastAsia="en-GB"/>
        </w:rPr>
        <w:t>Pr</w:t>
      </w:r>
      <w:proofErr w:type="spellEnd"/>
      <w:r w:rsidRPr="004B2A9B">
        <w:rPr>
          <w:rFonts w:ascii="Arial" w:eastAsia="Times New Roman" w:hAnsi="Arial" w:cs="Arial"/>
          <w:color w:val="222222"/>
          <w:sz w:val="19"/>
          <w:szCs w:val="19"/>
          <w:lang w:eastAsia="en-GB"/>
        </w:rPr>
        <w:t>(x1&gt;tau)</w:t>
      </w:r>
    </w:p>
    <w:p w:rsidR="00CD6B12" w:rsidRPr="004B2A9B" w:rsidRDefault="00CD6B12" w:rsidP="004B2A9B">
      <w:pPr>
        <w:shd w:val="clear" w:color="auto" w:fill="FFFFFF"/>
        <w:spacing w:after="48" w:line="240" w:lineRule="auto"/>
        <w:rPr>
          <w:rFonts w:ascii="Arial" w:eastAsia="Times New Roman" w:hAnsi="Arial" w:cs="Arial"/>
          <w:color w:val="222222"/>
          <w:sz w:val="19"/>
          <w:szCs w:val="19"/>
          <w:lang w:eastAsia="en-GB"/>
        </w:rPr>
      </w:pPr>
      <w:proofErr w:type="gramStart"/>
      <w:r w:rsidRPr="004B2A9B">
        <w:rPr>
          <w:rFonts w:ascii="Arial" w:eastAsia="Times New Roman" w:hAnsi="Arial" w:cs="Arial"/>
          <w:color w:val="222222"/>
          <w:sz w:val="19"/>
          <w:szCs w:val="19"/>
          <w:lang w:eastAsia="en-GB"/>
        </w:rPr>
        <w:t>similarly</w:t>
      </w:r>
      <w:proofErr w:type="gramEnd"/>
      <w:r w:rsidRPr="004B2A9B">
        <w:rPr>
          <w:rFonts w:ascii="Arial" w:eastAsia="Times New Roman" w:hAnsi="Arial" w:cs="Arial"/>
          <w:color w:val="222222"/>
          <w:sz w:val="19"/>
          <w:szCs w:val="19"/>
          <w:lang w:eastAsia="en-GB"/>
        </w:rPr>
        <w:t xml:space="preserve"> you can </w:t>
      </w:r>
      <w:proofErr w:type="spellStart"/>
      <w:r w:rsidRPr="004B2A9B">
        <w:rPr>
          <w:rFonts w:ascii="Arial" w:eastAsia="Times New Roman" w:hAnsi="Arial" w:cs="Arial"/>
          <w:color w:val="222222"/>
          <w:sz w:val="19"/>
          <w:szCs w:val="19"/>
          <w:lang w:eastAsia="en-GB"/>
        </w:rPr>
        <w:t>caluclate</w:t>
      </w:r>
      <w:proofErr w:type="spellEnd"/>
      <w:r w:rsidRPr="004B2A9B">
        <w:rPr>
          <w:rFonts w:ascii="Arial" w:eastAsia="Times New Roman" w:hAnsi="Arial" w:cs="Arial"/>
          <w:color w:val="222222"/>
          <w:sz w:val="19"/>
          <w:szCs w:val="19"/>
          <w:lang w:eastAsia="en-GB"/>
        </w:rPr>
        <w:t xml:space="preserve"> the variance of E2</w:t>
      </w:r>
    </w:p>
    <w:p w:rsidR="00CD6B12" w:rsidRDefault="00CD6B12">
      <w:pPr>
        <w:pStyle w:val="CommentText"/>
      </w:pPr>
    </w:p>
    <w:p w:rsidR="00CD6B12" w:rsidRDefault="00CD6B12">
      <w:pPr>
        <w:pStyle w:val="CommentText"/>
      </w:pPr>
    </w:p>
    <w:p w:rsidR="00CD6B12" w:rsidRDefault="00CD6B12">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4DEE" w:rsidRDefault="00664DEE" w:rsidP="00751271">
      <w:pPr>
        <w:spacing w:after="0" w:line="240" w:lineRule="auto"/>
      </w:pPr>
      <w:r>
        <w:separator/>
      </w:r>
    </w:p>
  </w:endnote>
  <w:endnote w:type="continuationSeparator" w:id="0">
    <w:p w:rsidR="00664DEE" w:rsidRDefault="00664DEE"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CD6B12" w:rsidRDefault="00CD6B12">
        <w:pPr>
          <w:pStyle w:val="Footer"/>
          <w:jc w:val="center"/>
        </w:pPr>
        <w:r>
          <w:fldChar w:fldCharType="begin"/>
        </w:r>
        <w:r>
          <w:instrText xml:space="preserve"> PAGE   \* MERGEFORMAT </w:instrText>
        </w:r>
        <w:r>
          <w:fldChar w:fldCharType="separate"/>
        </w:r>
        <w:r w:rsidR="00A65CD0">
          <w:rPr>
            <w:noProof/>
          </w:rPr>
          <w:t>16</w:t>
        </w:r>
        <w:r>
          <w:rPr>
            <w:noProof/>
          </w:rPr>
          <w:fldChar w:fldCharType="end"/>
        </w:r>
      </w:p>
    </w:sdtContent>
  </w:sdt>
  <w:p w:rsidR="00CD6B12" w:rsidRDefault="00CD6B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4DEE" w:rsidRDefault="00664DEE" w:rsidP="00751271">
      <w:pPr>
        <w:spacing w:after="0" w:line="240" w:lineRule="auto"/>
      </w:pPr>
      <w:r>
        <w:separator/>
      </w:r>
    </w:p>
  </w:footnote>
  <w:footnote w:type="continuationSeparator" w:id="0">
    <w:p w:rsidR="00664DEE" w:rsidRDefault="00664DEE"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5">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0"/>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0AB7"/>
    <w:rsid w:val="0000364E"/>
    <w:rsid w:val="000071B0"/>
    <w:rsid w:val="00027CAE"/>
    <w:rsid w:val="00056F93"/>
    <w:rsid w:val="00072341"/>
    <w:rsid w:val="00086EF3"/>
    <w:rsid w:val="00091BB9"/>
    <w:rsid w:val="000A6FF5"/>
    <w:rsid w:val="000B5D3F"/>
    <w:rsid w:val="000C21A2"/>
    <w:rsid w:val="000E2BD3"/>
    <w:rsid w:val="00100A52"/>
    <w:rsid w:val="001021E8"/>
    <w:rsid w:val="0012061B"/>
    <w:rsid w:val="00126979"/>
    <w:rsid w:val="00131603"/>
    <w:rsid w:val="00131B0D"/>
    <w:rsid w:val="001517EA"/>
    <w:rsid w:val="00170F06"/>
    <w:rsid w:val="00181285"/>
    <w:rsid w:val="00197741"/>
    <w:rsid w:val="001D7B8E"/>
    <w:rsid w:val="002377E6"/>
    <w:rsid w:val="002432E0"/>
    <w:rsid w:val="00257BA1"/>
    <w:rsid w:val="00261C32"/>
    <w:rsid w:val="002625DA"/>
    <w:rsid w:val="00264F0F"/>
    <w:rsid w:val="0027765F"/>
    <w:rsid w:val="00284FC4"/>
    <w:rsid w:val="0028566C"/>
    <w:rsid w:val="002B2850"/>
    <w:rsid w:val="002C422F"/>
    <w:rsid w:val="0030364B"/>
    <w:rsid w:val="00341F80"/>
    <w:rsid w:val="003620BF"/>
    <w:rsid w:val="00364E77"/>
    <w:rsid w:val="00381017"/>
    <w:rsid w:val="003A0530"/>
    <w:rsid w:val="003B2A39"/>
    <w:rsid w:val="003B460E"/>
    <w:rsid w:val="003B7023"/>
    <w:rsid w:val="003D2C1B"/>
    <w:rsid w:val="003E132B"/>
    <w:rsid w:val="003E4861"/>
    <w:rsid w:val="00405C79"/>
    <w:rsid w:val="00406EF0"/>
    <w:rsid w:val="00430AB7"/>
    <w:rsid w:val="00432E45"/>
    <w:rsid w:val="004634E1"/>
    <w:rsid w:val="00464BEF"/>
    <w:rsid w:val="0048769E"/>
    <w:rsid w:val="00492116"/>
    <w:rsid w:val="004A314A"/>
    <w:rsid w:val="004B25EB"/>
    <w:rsid w:val="004B2A9B"/>
    <w:rsid w:val="004D6DDF"/>
    <w:rsid w:val="004E5985"/>
    <w:rsid w:val="005235E2"/>
    <w:rsid w:val="00524D9D"/>
    <w:rsid w:val="00567B8E"/>
    <w:rsid w:val="005703A1"/>
    <w:rsid w:val="00573694"/>
    <w:rsid w:val="00586CF3"/>
    <w:rsid w:val="00587A6D"/>
    <w:rsid w:val="00623BEB"/>
    <w:rsid w:val="00625FDD"/>
    <w:rsid w:val="00627E2C"/>
    <w:rsid w:val="0064679C"/>
    <w:rsid w:val="00652A55"/>
    <w:rsid w:val="00652EB0"/>
    <w:rsid w:val="00664DEE"/>
    <w:rsid w:val="00693183"/>
    <w:rsid w:val="0069383B"/>
    <w:rsid w:val="006A31BA"/>
    <w:rsid w:val="006A5E2C"/>
    <w:rsid w:val="006B236F"/>
    <w:rsid w:val="006C78E2"/>
    <w:rsid w:val="006D2EBC"/>
    <w:rsid w:val="007078FF"/>
    <w:rsid w:val="00717F8D"/>
    <w:rsid w:val="007260F2"/>
    <w:rsid w:val="00751271"/>
    <w:rsid w:val="00762D85"/>
    <w:rsid w:val="007631B1"/>
    <w:rsid w:val="007A51D0"/>
    <w:rsid w:val="007B482F"/>
    <w:rsid w:val="007C54F7"/>
    <w:rsid w:val="007D2A85"/>
    <w:rsid w:val="00857C70"/>
    <w:rsid w:val="00861CBB"/>
    <w:rsid w:val="0086407B"/>
    <w:rsid w:val="00872FF4"/>
    <w:rsid w:val="00875907"/>
    <w:rsid w:val="008C446F"/>
    <w:rsid w:val="008C61B5"/>
    <w:rsid w:val="008C6FB9"/>
    <w:rsid w:val="008C7323"/>
    <w:rsid w:val="008D073C"/>
    <w:rsid w:val="008D31FB"/>
    <w:rsid w:val="008E0F30"/>
    <w:rsid w:val="008E6EBD"/>
    <w:rsid w:val="00900EF8"/>
    <w:rsid w:val="0090309D"/>
    <w:rsid w:val="009041DA"/>
    <w:rsid w:val="009143A3"/>
    <w:rsid w:val="00920074"/>
    <w:rsid w:val="00920908"/>
    <w:rsid w:val="0093632F"/>
    <w:rsid w:val="009579A4"/>
    <w:rsid w:val="00975116"/>
    <w:rsid w:val="009858AC"/>
    <w:rsid w:val="009A4F6E"/>
    <w:rsid w:val="009B762A"/>
    <w:rsid w:val="009D4C8F"/>
    <w:rsid w:val="009D6F8F"/>
    <w:rsid w:val="009F309A"/>
    <w:rsid w:val="00A2097A"/>
    <w:rsid w:val="00A2397C"/>
    <w:rsid w:val="00A32813"/>
    <w:rsid w:val="00A34793"/>
    <w:rsid w:val="00A53CD0"/>
    <w:rsid w:val="00A65CD0"/>
    <w:rsid w:val="00A7702F"/>
    <w:rsid w:val="00A86571"/>
    <w:rsid w:val="00AA771D"/>
    <w:rsid w:val="00AC3BF9"/>
    <w:rsid w:val="00AD113C"/>
    <w:rsid w:val="00AE2C7F"/>
    <w:rsid w:val="00AF419D"/>
    <w:rsid w:val="00B1103F"/>
    <w:rsid w:val="00B27776"/>
    <w:rsid w:val="00B3216C"/>
    <w:rsid w:val="00B45270"/>
    <w:rsid w:val="00B714CC"/>
    <w:rsid w:val="00B724C3"/>
    <w:rsid w:val="00B73EB8"/>
    <w:rsid w:val="00BA157D"/>
    <w:rsid w:val="00BB5414"/>
    <w:rsid w:val="00BB6DAB"/>
    <w:rsid w:val="00BC3549"/>
    <w:rsid w:val="00BD4E41"/>
    <w:rsid w:val="00BE3F5D"/>
    <w:rsid w:val="00BE5A50"/>
    <w:rsid w:val="00BE5DFF"/>
    <w:rsid w:val="00BE663B"/>
    <w:rsid w:val="00C3479E"/>
    <w:rsid w:val="00C51E4E"/>
    <w:rsid w:val="00C52573"/>
    <w:rsid w:val="00C61C03"/>
    <w:rsid w:val="00C77F67"/>
    <w:rsid w:val="00C80149"/>
    <w:rsid w:val="00C870A5"/>
    <w:rsid w:val="00C9346B"/>
    <w:rsid w:val="00CD5F76"/>
    <w:rsid w:val="00CD6B12"/>
    <w:rsid w:val="00CF35A2"/>
    <w:rsid w:val="00CF5DBC"/>
    <w:rsid w:val="00D16FF3"/>
    <w:rsid w:val="00D36589"/>
    <w:rsid w:val="00D456D2"/>
    <w:rsid w:val="00D758FB"/>
    <w:rsid w:val="00D80909"/>
    <w:rsid w:val="00D84401"/>
    <w:rsid w:val="00D918BD"/>
    <w:rsid w:val="00DB38DE"/>
    <w:rsid w:val="00DC30F4"/>
    <w:rsid w:val="00DC38DD"/>
    <w:rsid w:val="00DC700E"/>
    <w:rsid w:val="00DD41F7"/>
    <w:rsid w:val="00DD7D4D"/>
    <w:rsid w:val="00DF2845"/>
    <w:rsid w:val="00DF407F"/>
    <w:rsid w:val="00E2131D"/>
    <w:rsid w:val="00E23BD9"/>
    <w:rsid w:val="00E36AFD"/>
    <w:rsid w:val="00E546A3"/>
    <w:rsid w:val="00E70A72"/>
    <w:rsid w:val="00E821E3"/>
    <w:rsid w:val="00E95D58"/>
    <w:rsid w:val="00EC0C0F"/>
    <w:rsid w:val="00ED107D"/>
    <w:rsid w:val="00EE62A8"/>
    <w:rsid w:val="00F10E64"/>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E7C88-7D29-469E-A570-256D96A1B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30</Pages>
  <Words>8282</Words>
  <Characters>47213</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5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6</cp:revision>
  <dcterms:created xsi:type="dcterms:W3CDTF">2012-11-11T15:16:00Z</dcterms:created>
  <dcterms:modified xsi:type="dcterms:W3CDTF">2012-11-1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